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48BB6394" w:rsidR="00111CA7" w:rsidRDefault="003B7CDC" w:rsidP="00111CA7">
      <w:pPr>
        <w:rPr>
          <w:rFonts w:cs="Times New Roman"/>
          <w:sz w:val="24"/>
        </w:rPr>
      </w:pPr>
      <w:r>
        <w:rPr>
          <w:noProof/>
        </w:rPr>
        <w:drawing>
          <wp:anchor distT="0" distB="0" distL="114300" distR="114300" simplePos="0" relativeHeight="251661312" behindDoc="1" locked="0" layoutInCell="1" allowOverlap="1" wp14:anchorId="07FC3BEF" wp14:editId="6C2A3525">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1C964D8F"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0" w:name="_Hlk43723772"/>
      <w:r w:rsidRPr="00766664">
        <w:rPr>
          <w:sz w:val="40"/>
          <w:szCs w:val="40"/>
        </w:rPr>
        <w:t>SIMULATION-BASED REINFORCEMENT LEARNING FOR SOCIAL DISTANC</w:t>
      </w:r>
      <w:r w:rsidR="00452958">
        <w:rPr>
          <w:sz w:val="40"/>
          <w:szCs w:val="40"/>
        </w:rPr>
        <w:t>ING</w:t>
      </w:r>
    </w:p>
    <w:bookmarkEnd w:id="0"/>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1"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1"/>
    <w:p w14:paraId="42EB5ABC" w14:textId="0257D95B" w:rsidR="00187483" w:rsidRDefault="00111CA7" w:rsidP="00B24C2A">
      <w:pPr>
        <w:pStyle w:val="Heading1"/>
        <w:numPr>
          <w:ilvl w:val="0"/>
          <w:numId w:val="1"/>
        </w:numPr>
        <w:jc w:val="center"/>
        <w:rPr>
          <w:spacing w:val="-10"/>
          <w:kern w:val="28"/>
        </w:rPr>
      </w:pPr>
      <w:r>
        <w:br w:type="page"/>
      </w:r>
    </w:p>
    <w:p w14:paraId="766B800D" w14:textId="0070A78C" w:rsidR="00AF649B" w:rsidRPr="00B24C2A" w:rsidRDefault="00B24C2A" w:rsidP="00B24C2A">
      <w:pPr>
        <w:jc w:val="center"/>
        <w:rPr>
          <w:szCs w:val="20"/>
        </w:rPr>
      </w:pPr>
      <w:r>
        <w:rPr>
          <w:szCs w:val="20"/>
        </w:rPr>
        <w:lastRenderedPageBreak/>
        <w:t>TABLE OF CONTENTS</w:t>
      </w:r>
    </w:p>
    <w:p w14:paraId="4B25BAD0" w14:textId="53883B5A" w:rsidR="00CE7993" w:rsidRDefault="00B24C2A">
      <w:pPr>
        <w:pStyle w:val="TOC1"/>
        <w:tabs>
          <w:tab w:val="left" w:pos="440"/>
          <w:tab w:val="right" w:leader="dot" w:pos="7694"/>
        </w:tabs>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C00530">
        <w:rPr>
          <w:rFonts w:asciiTheme="minorHAnsi" w:hAnsiTheme="minorHAnsi"/>
          <w:b/>
        </w:rPr>
        <w:instrText xml:space="preserve"> TOC \o "1-3" \h \z \u </w:instrText>
      </w:r>
      <w:r>
        <w:rPr>
          <w:rFonts w:asciiTheme="minorHAnsi" w:hAnsiTheme="minorHAnsi"/>
          <w:b/>
        </w:rPr>
        <w:fldChar w:fldCharType="separate"/>
      </w:r>
      <w:hyperlink w:anchor="_Toc48663792" w:history="1">
        <w:r w:rsidR="00CE7993" w:rsidRPr="004D2615">
          <w:rPr>
            <w:rStyle w:val="Hyperlink"/>
            <w:rFonts w:cs="Times New Roman"/>
            <w:noProof/>
            <w:w w:val="99"/>
          </w:rPr>
          <w:t>1</w:t>
        </w:r>
        <w:r w:rsidR="00CE7993">
          <w:rPr>
            <w:rFonts w:asciiTheme="minorHAnsi" w:eastAsiaTheme="minorEastAsia" w:hAnsiTheme="minorHAnsi" w:cstheme="minorBidi"/>
            <w:bCs w:val="0"/>
            <w:caps w:val="0"/>
            <w:noProof/>
            <w:sz w:val="22"/>
            <w:szCs w:val="22"/>
          </w:rPr>
          <w:tab/>
        </w:r>
        <w:r w:rsidR="00CE7993" w:rsidRPr="004D2615">
          <w:rPr>
            <w:rStyle w:val="Hyperlink"/>
            <w:noProof/>
          </w:rPr>
          <w:t>ACKNOWLEDGEMENT</w:t>
        </w:r>
        <w:r w:rsidR="00CE7993">
          <w:rPr>
            <w:noProof/>
            <w:webHidden/>
          </w:rPr>
          <w:tab/>
        </w:r>
        <w:r w:rsidR="00CE7993">
          <w:rPr>
            <w:noProof/>
            <w:webHidden/>
          </w:rPr>
          <w:fldChar w:fldCharType="begin"/>
        </w:r>
        <w:r w:rsidR="00CE7993">
          <w:rPr>
            <w:noProof/>
            <w:webHidden/>
          </w:rPr>
          <w:instrText xml:space="preserve"> PAGEREF _Toc48663792 \h </w:instrText>
        </w:r>
        <w:r w:rsidR="00CE7993">
          <w:rPr>
            <w:noProof/>
            <w:webHidden/>
          </w:rPr>
        </w:r>
        <w:r w:rsidR="00CE7993">
          <w:rPr>
            <w:noProof/>
            <w:webHidden/>
          </w:rPr>
          <w:fldChar w:fldCharType="separate"/>
        </w:r>
        <w:r w:rsidR="00BA0D6E">
          <w:rPr>
            <w:noProof/>
            <w:webHidden/>
          </w:rPr>
          <w:t>2</w:t>
        </w:r>
        <w:r w:rsidR="00CE7993">
          <w:rPr>
            <w:noProof/>
            <w:webHidden/>
          </w:rPr>
          <w:fldChar w:fldCharType="end"/>
        </w:r>
      </w:hyperlink>
    </w:p>
    <w:p w14:paraId="017C8E6A" w14:textId="499B77C0"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3" w:history="1">
        <w:r w:rsidR="00CE7993" w:rsidRPr="004D2615">
          <w:rPr>
            <w:rStyle w:val="Hyperlink"/>
            <w:rFonts w:cs="Times New Roman"/>
            <w:noProof/>
            <w:w w:val="99"/>
          </w:rPr>
          <w:t>2</w:t>
        </w:r>
        <w:r w:rsidR="00CE7993">
          <w:rPr>
            <w:rFonts w:asciiTheme="minorHAnsi" w:eastAsiaTheme="minorEastAsia" w:hAnsiTheme="minorHAnsi" w:cstheme="minorBidi"/>
            <w:bCs w:val="0"/>
            <w:caps w:val="0"/>
            <w:noProof/>
            <w:sz w:val="22"/>
            <w:szCs w:val="22"/>
          </w:rPr>
          <w:tab/>
        </w:r>
        <w:r w:rsidR="00CE7993" w:rsidRPr="004D2615">
          <w:rPr>
            <w:rStyle w:val="Hyperlink"/>
            <w:noProof/>
          </w:rPr>
          <w:t>ABSTRACT</w:t>
        </w:r>
        <w:r w:rsidR="00CE7993">
          <w:rPr>
            <w:noProof/>
            <w:webHidden/>
          </w:rPr>
          <w:tab/>
        </w:r>
        <w:r w:rsidR="00CE7993">
          <w:rPr>
            <w:noProof/>
            <w:webHidden/>
          </w:rPr>
          <w:fldChar w:fldCharType="begin"/>
        </w:r>
        <w:r w:rsidR="00CE7993">
          <w:rPr>
            <w:noProof/>
            <w:webHidden/>
          </w:rPr>
          <w:instrText xml:space="preserve"> PAGEREF _Toc48663793 \h </w:instrText>
        </w:r>
        <w:r w:rsidR="00CE7993">
          <w:rPr>
            <w:noProof/>
            <w:webHidden/>
          </w:rPr>
        </w:r>
        <w:r w:rsidR="00CE7993">
          <w:rPr>
            <w:noProof/>
            <w:webHidden/>
          </w:rPr>
          <w:fldChar w:fldCharType="separate"/>
        </w:r>
        <w:r w:rsidR="00BA0D6E">
          <w:rPr>
            <w:noProof/>
            <w:webHidden/>
          </w:rPr>
          <w:t>3</w:t>
        </w:r>
        <w:r w:rsidR="00CE7993">
          <w:rPr>
            <w:noProof/>
            <w:webHidden/>
          </w:rPr>
          <w:fldChar w:fldCharType="end"/>
        </w:r>
      </w:hyperlink>
    </w:p>
    <w:p w14:paraId="22702B9C" w14:textId="75169602"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4" w:history="1">
        <w:r w:rsidR="00CE7993" w:rsidRPr="004D2615">
          <w:rPr>
            <w:rStyle w:val="Hyperlink"/>
            <w:rFonts w:cs="Times New Roman"/>
            <w:noProof/>
            <w:w w:val="99"/>
          </w:rPr>
          <w:t>3</w:t>
        </w:r>
        <w:r w:rsidR="00CE7993">
          <w:rPr>
            <w:rFonts w:asciiTheme="minorHAnsi" w:eastAsiaTheme="minorEastAsia" w:hAnsiTheme="minorHAnsi" w:cstheme="minorBidi"/>
            <w:bCs w:val="0"/>
            <w:caps w:val="0"/>
            <w:noProof/>
            <w:sz w:val="22"/>
            <w:szCs w:val="22"/>
          </w:rPr>
          <w:tab/>
        </w:r>
        <w:r w:rsidR="00CE7993" w:rsidRPr="004D2615">
          <w:rPr>
            <w:rStyle w:val="Hyperlink"/>
            <w:noProof/>
          </w:rPr>
          <w:t>INTRODUCTION</w:t>
        </w:r>
        <w:r w:rsidR="00CE7993">
          <w:rPr>
            <w:noProof/>
            <w:webHidden/>
          </w:rPr>
          <w:tab/>
        </w:r>
        <w:r w:rsidR="00CE7993">
          <w:rPr>
            <w:noProof/>
            <w:webHidden/>
          </w:rPr>
          <w:fldChar w:fldCharType="begin"/>
        </w:r>
        <w:r w:rsidR="00CE7993">
          <w:rPr>
            <w:noProof/>
            <w:webHidden/>
          </w:rPr>
          <w:instrText xml:space="preserve"> PAGEREF _Toc48663794 \h </w:instrText>
        </w:r>
        <w:r w:rsidR="00CE7993">
          <w:rPr>
            <w:noProof/>
            <w:webHidden/>
          </w:rPr>
        </w:r>
        <w:r w:rsidR="00CE7993">
          <w:rPr>
            <w:noProof/>
            <w:webHidden/>
          </w:rPr>
          <w:fldChar w:fldCharType="separate"/>
        </w:r>
        <w:r w:rsidR="00BA0D6E">
          <w:rPr>
            <w:noProof/>
            <w:webHidden/>
          </w:rPr>
          <w:t>3</w:t>
        </w:r>
        <w:r w:rsidR="00CE7993">
          <w:rPr>
            <w:noProof/>
            <w:webHidden/>
          </w:rPr>
          <w:fldChar w:fldCharType="end"/>
        </w:r>
      </w:hyperlink>
    </w:p>
    <w:p w14:paraId="4445D4DE" w14:textId="3E2EE761"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5" w:history="1">
        <w:r w:rsidR="00CE7993" w:rsidRPr="004D2615">
          <w:rPr>
            <w:rStyle w:val="Hyperlink"/>
            <w:rFonts w:cs="Times New Roman"/>
            <w:noProof/>
            <w:w w:val="99"/>
          </w:rPr>
          <w:t>4</w:t>
        </w:r>
        <w:r w:rsidR="00CE7993">
          <w:rPr>
            <w:rFonts w:asciiTheme="minorHAnsi" w:eastAsiaTheme="minorEastAsia" w:hAnsiTheme="minorHAnsi" w:cstheme="minorBidi"/>
            <w:bCs w:val="0"/>
            <w:caps w:val="0"/>
            <w:noProof/>
            <w:sz w:val="22"/>
            <w:szCs w:val="22"/>
          </w:rPr>
          <w:tab/>
        </w:r>
        <w:r w:rsidR="00CE7993" w:rsidRPr="004D2615">
          <w:rPr>
            <w:rStyle w:val="Hyperlink"/>
            <w:noProof/>
          </w:rPr>
          <w:t>RELATED WORK</w:t>
        </w:r>
        <w:r w:rsidR="00CE7993">
          <w:rPr>
            <w:noProof/>
            <w:webHidden/>
          </w:rPr>
          <w:tab/>
        </w:r>
        <w:r w:rsidR="00CE7993">
          <w:rPr>
            <w:noProof/>
            <w:webHidden/>
          </w:rPr>
          <w:fldChar w:fldCharType="begin"/>
        </w:r>
        <w:r w:rsidR="00CE7993">
          <w:rPr>
            <w:noProof/>
            <w:webHidden/>
          </w:rPr>
          <w:instrText xml:space="preserve"> PAGEREF _Toc48663795 \h </w:instrText>
        </w:r>
        <w:r w:rsidR="00CE7993">
          <w:rPr>
            <w:noProof/>
            <w:webHidden/>
          </w:rPr>
        </w:r>
        <w:r w:rsidR="00CE7993">
          <w:rPr>
            <w:noProof/>
            <w:webHidden/>
          </w:rPr>
          <w:fldChar w:fldCharType="separate"/>
        </w:r>
        <w:r w:rsidR="00BA0D6E">
          <w:rPr>
            <w:noProof/>
            <w:webHidden/>
          </w:rPr>
          <w:t>5</w:t>
        </w:r>
        <w:r w:rsidR="00CE7993">
          <w:rPr>
            <w:noProof/>
            <w:webHidden/>
          </w:rPr>
          <w:fldChar w:fldCharType="end"/>
        </w:r>
      </w:hyperlink>
    </w:p>
    <w:p w14:paraId="46041BC8" w14:textId="129309B2"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6" w:history="1">
        <w:r w:rsidR="00CE7993" w:rsidRPr="004D2615">
          <w:rPr>
            <w:rStyle w:val="Hyperlink"/>
            <w:rFonts w:cs="Times New Roman"/>
            <w:noProof/>
            <w:w w:val="99"/>
          </w:rPr>
          <w:t>5</w:t>
        </w:r>
        <w:r w:rsidR="00CE7993">
          <w:rPr>
            <w:rFonts w:asciiTheme="minorHAnsi" w:eastAsiaTheme="minorEastAsia" w:hAnsiTheme="minorHAnsi" w:cstheme="minorBidi"/>
            <w:bCs w:val="0"/>
            <w:caps w:val="0"/>
            <w:noProof/>
            <w:sz w:val="22"/>
            <w:szCs w:val="22"/>
          </w:rPr>
          <w:tab/>
        </w:r>
        <w:r w:rsidR="00CE7993" w:rsidRPr="004D2615">
          <w:rPr>
            <w:rStyle w:val="Hyperlink"/>
            <w:noProof/>
          </w:rPr>
          <w:t>METHODOLOGY</w:t>
        </w:r>
        <w:r w:rsidR="00CE7993">
          <w:rPr>
            <w:noProof/>
            <w:webHidden/>
          </w:rPr>
          <w:tab/>
        </w:r>
        <w:r w:rsidR="00CE7993">
          <w:rPr>
            <w:noProof/>
            <w:webHidden/>
          </w:rPr>
          <w:fldChar w:fldCharType="begin"/>
        </w:r>
        <w:r w:rsidR="00CE7993">
          <w:rPr>
            <w:noProof/>
            <w:webHidden/>
          </w:rPr>
          <w:instrText xml:space="preserve"> PAGEREF _Toc48663796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26AAA29F" w14:textId="0C451CBA" w:rsidR="00CE7993" w:rsidRDefault="00FB4302">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797" w:history="1">
        <w:r w:rsidR="00CE7993" w:rsidRPr="004D2615">
          <w:rPr>
            <w:rStyle w:val="Hyperlink"/>
            <w:noProof/>
          </w:rPr>
          <w:t>5.1</w:t>
        </w:r>
        <w:r w:rsidR="00CE7993">
          <w:rPr>
            <w:rFonts w:asciiTheme="minorHAnsi" w:eastAsiaTheme="minorEastAsia" w:hAnsiTheme="minorHAnsi" w:cstheme="minorBidi"/>
            <w:bCs w:val="0"/>
            <w:caps w:val="0"/>
            <w:noProof/>
            <w:sz w:val="22"/>
            <w:szCs w:val="22"/>
          </w:rPr>
          <w:tab/>
        </w:r>
        <w:r w:rsidR="00CE7993" w:rsidRPr="004D2615">
          <w:rPr>
            <w:rStyle w:val="Hyperlink"/>
            <w:noProof/>
          </w:rPr>
          <w:t>SOCIAL DISTANCING</w:t>
        </w:r>
        <w:r w:rsidR="00CE7993">
          <w:rPr>
            <w:noProof/>
            <w:webHidden/>
          </w:rPr>
          <w:tab/>
        </w:r>
        <w:r w:rsidR="00CE7993">
          <w:rPr>
            <w:noProof/>
            <w:webHidden/>
          </w:rPr>
          <w:fldChar w:fldCharType="begin"/>
        </w:r>
        <w:r w:rsidR="00CE7993">
          <w:rPr>
            <w:noProof/>
            <w:webHidden/>
          </w:rPr>
          <w:instrText xml:space="preserve"> PAGEREF _Toc48663797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7B2D74DE" w14:textId="3CE12124" w:rsidR="00CE7993" w:rsidRDefault="00FB4302">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798" w:history="1">
        <w:r w:rsidR="00CE7993" w:rsidRPr="004D2615">
          <w:rPr>
            <w:rStyle w:val="Hyperlink"/>
            <w:noProof/>
          </w:rPr>
          <w:t>5.2</w:t>
        </w:r>
        <w:r w:rsidR="00CE7993">
          <w:rPr>
            <w:rFonts w:asciiTheme="minorHAnsi" w:eastAsiaTheme="minorEastAsia" w:hAnsiTheme="minorHAnsi" w:cstheme="minorBidi"/>
            <w:bCs w:val="0"/>
            <w:caps w:val="0"/>
            <w:noProof/>
            <w:sz w:val="22"/>
            <w:szCs w:val="22"/>
          </w:rPr>
          <w:tab/>
        </w:r>
        <w:r w:rsidR="00CE7993" w:rsidRPr="004D2615">
          <w:rPr>
            <w:rStyle w:val="Hyperlink"/>
            <w:noProof/>
          </w:rPr>
          <w:t>THEORETICAL FRAMEWORK</w:t>
        </w:r>
        <w:r w:rsidR="00CE7993">
          <w:rPr>
            <w:noProof/>
            <w:webHidden/>
          </w:rPr>
          <w:tab/>
        </w:r>
        <w:r w:rsidR="00CE7993">
          <w:rPr>
            <w:noProof/>
            <w:webHidden/>
          </w:rPr>
          <w:fldChar w:fldCharType="begin"/>
        </w:r>
        <w:r w:rsidR="00CE7993">
          <w:rPr>
            <w:noProof/>
            <w:webHidden/>
          </w:rPr>
          <w:instrText xml:space="preserve"> PAGEREF _Toc48663798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19E950F4" w14:textId="70BE918E" w:rsidR="00CE7993" w:rsidRDefault="00FB4302">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799" w:history="1">
        <w:r w:rsidR="00CE7993" w:rsidRPr="004D2615">
          <w:rPr>
            <w:rStyle w:val="Hyperlink"/>
            <w:noProof/>
          </w:rPr>
          <w:t>5.3</w:t>
        </w:r>
        <w:r w:rsidR="00CE7993">
          <w:rPr>
            <w:rFonts w:asciiTheme="minorHAnsi" w:eastAsiaTheme="minorEastAsia" w:hAnsiTheme="minorHAnsi" w:cstheme="minorBidi"/>
            <w:bCs w:val="0"/>
            <w:caps w:val="0"/>
            <w:noProof/>
            <w:sz w:val="22"/>
            <w:szCs w:val="22"/>
          </w:rPr>
          <w:tab/>
        </w:r>
        <w:r w:rsidR="00CE7993" w:rsidRPr="004D2615">
          <w:rPr>
            <w:rStyle w:val="Hyperlink"/>
            <w:noProof/>
          </w:rPr>
          <w:t>RESEARCH DESIGN</w:t>
        </w:r>
        <w:r w:rsidR="00CE7993">
          <w:rPr>
            <w:noProof/>
            <w:webHidden/>
          </w:rPr>
          <w:tab/>
        </w:r>
        <w:r w:rsidR="00CE7993">
          <w:rPr>
            <w:noProof/>
            <w:webHidden/>
          </w:rPr>
          <w:fldChar w:fldCharType="begin"/>
        </w:r>
        <w:r w:rsidR="00CE7993">
          <w:rPr>
            <w:noProof/>
            <w:webHidden/>
          </w:rPr>
          <w:instrText xml:space="preserve"> PAGEREF _Toc48663799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26D34E20" w14:textId="29F90729" w:rsidR="00CE7993" w:rsidRDefault="00FB4302">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800" w:history="1">
        <w:r w:rsidR="00CE7993" w:rsidRPr="004D2615">
          <w:rPr>
            <w:rStyle w:val="Hyperlink"/>
            <w:noProof/>
          </w:rPr>
          <w:t>5.4</w:t>
        </w:r>
        <w:r w:rsidR="00CE7993">
          <w:rPr>
            <w:rFonts w:asciiTheme="minorHAnsi" w:eastAsiaTheme="minorEastAsia" w:hAnsiTheme="minorHAnsi" w:cstheme="minorBidi"/>
            <w:bCs w:val="0"/>
            <w:caps w:val="0"/>
            <w:noProof/>
            <w:sz w:val="22"/>
            <w:szCs w:val="22"/>
          </w:rPr>
          <w:tab/>
        </w:r>
        <w:r w:rsidR="00CE7993" w:rsidRPr="004D2615">
          <w:rPr>
            <w:rStyle w:val="Hyperlink"/>
            <w:noProof/>
          </w:rPr>
          <w:t>POLICY OPTIMIZATION</w:t>
        </w:r>
        <w:r w:rsidR="00CE7993">
          <w:rPr>
            <w:noProof/>
            <w:webHidden/>
          </w:rPr>
          <w:tab/>
        </w:r>
        <w:r w:rsidR="00CE7993">
          <w:rPr>
            <w:noProof/>
            <w:webHidden/>
          </w:rPr>
          <w:fldChar w:fldCharType="begin"/>
        </w:r>
        <w:r w:rsidR="00CE7993">
          <w:rPr>
            <w:noProof/>
            <w:webHidden/>
          </w:rPr>
          <w:instrText xml:space="preserve"> PAGEREF _Toc48663800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1368DEEB" w14:textId="76B3D14A"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1" w:history="1">
        <w:r w:rsidR="00CE7993" w:rsidRPr="004D2615">
          <w:rPr>
            <w:rStyle w:val="Hyperlink"/>
            <w:rFonts w:cs="Times New Roman"/>
            <w:noProof/>
            <w:w w:val="99"/>
          </w:rPr>
          <w:t>6</w:t>
        </w:r>
        <w:r w:rsidR="00CE7993">
          <w:rPr>
            <w:rFonts w:asciiTheme="minorHAnsi" w:eastAsiaTheme="minorEastAsia" w:hAnsiTheme="minorHAnsi" w:cstheme="minorBidi"/>
            <w:bCs w:val="0"/>
            <w:caps w:val="0"/>
            <w:noProof/>
            <w:sz w:val="22"/>
            <w:szCs w:val="22"/>
          </w:rPr>
          <w:tab/>
        </w:r>
        <w:r w:rsidR="00CE7993" w:rsidRPr="004D2615">
          <w:rPr>
            <w:rStyle w:val="Hyperlink"/>
            <w:noProof/>
          </w:rPr>
          <w:t>RESULTS</w:t>
        </w:r>
        <w:r w:rsidR="00CE7993">
          <w:rPr>
            <w:noProof/>
            <w:webHidden/>
          </w:rPr>
          <w:tab/>
        </w:r>
        <w:r w:rsidR="00CE7993">
          <w:rPr>
            <w:noProof/>
            <w:webHidden/>
          </w:rPr>
          <w:fldChar w:fldCharType="begin"/>
        </w:r>
        <w:r w:rsidR="00CE7993">
          <w:rPr>
            <w:noProof/>
            <w:webHidden/>
          </w:rPr>
          <w:instrText xml:space="preserve"> PAGEREF _Toc48663801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393CA72D" w14:textId="47A94E3B"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2" w:history="1">
        <w:r w:rsidR="00CE7993" w:rsidRPr="004D2615">
          <w:rPr>
            <w:rStyle w:val="Hyperlink"/>
            <w:rFonts w:cs="Times New Roman"/>
            <w:noProof/>
            <w:w w:val="99"/>
          </w:rPr>
          <w:t>7</w:t>
        </w:r>
        <w:r w:rsidR="00CE7993">
          <w:rPr>
            <w:rFonts w:asciiTheme="minorHAnsi" w:eastAsiaTheme="minorEastAsia" w:hAnsiTheme="minorHAnsi" w:cstheme="minorBidi"/>
            <w:bCs w:val="0"/>
            <w:caps w:val="0"/>
            <w:noProof/>
            <w:sz w:val="22"/>
            <w:szCs w:val="22"/>
          </w:rPr>
          <w:tab/>
        </w:r>
        <w:r w:rsidR="00CE7993" w:rsidRPr="004D2615">
          <w:rPr>
            <w:rStyle w:val="Hyperlink"/>
            <w:noProof/>
          </w:rPr>
          <w:t>DISCUSSION AND CONCLUSION</w:t>
        </w:r>
        <w:r w:rsidR="00CE7993">
          <w:rPr>
            <w:noProof/>
            <w:webHidden/>
          </w:rPr>
          <w:tab/>
        </w:r>
        <w:r w:rsidR="00CE7993">
          <w:rPr>
            <w:noProof/>
            <w:webHidden/>
          </w:rPr>
          <w:fldChar w:fldCharType="begin"/>
        </w:r>
        <w:r w:rsidR="00CE7993">
          <w:rPr>
            <w:noProof/>
            <w:webHidden/>
          </w:rPr>
          <w:instrText xml:space="preserve"> PAGEREF _Toc48663802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66E63FF6" w14:textId="732361B1"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3" w:history="1">
        <w:r w:rsidR="00CE7993" w:rsidRPr="004D2615">
          <w:rPr>
            <w:rStyle w:val="Hyperlink"/>
            <w:rFonts w:cs="Times New Roman"/>
            <w:noProof/>
            <w:w w:val="99"/>
          </w:rPr>
          <w:t>8</w:t>
        </w:r>
        <w:r w:rsidR="00CE7993">
          <w:rPr>
            <w:rFonts w:asciiTheme="minorHAnsi" w:eastAsiaTheme="minorEastAsia" w:hAnsiTheme="minorHAnsi" w:cstheme="minorBidi"/>
            <w:bCs w:val="0"/>
            <w:caps w:val="0"/>
            <w:noProof/>
            <w:sz w:val="22"/>
            <w:szCs w:val="22"/>
          </w:rPr>
          <w:tab/>
        </w:r>
        <w:r w:rsidR="00CE7993" w:rsidRPr="004D2615">
          <w:rPr>
            <w:rStyle w:val="Hyperlink"/>
            <w:noProof/>
          </w:rPr>
          <w:t>REFERENCES</w:t>
        </w:r>
        <w:r w:rsidR="00CE7993">
          <w:rPr>
            <w:noProof/>
            <w:webHidden/>
          </w:rPr>
          <w:tab/>
        </w:r>
        <w:r w:rsidR="00CE7993">
          <w:rPr>
            <w:noProof/>
            <w:webHidden/>
          </w:rPr>
          <w:fldChar w:fldCharType="begin"/>
        </w:r>
        <w:r w:rsidR="00CE7993">
          <w:rPr>
            <w:noProof/>
            <w:webHidden/>
          </w:rPr>
          <w:instrText xml:space="preserve"> PAGEREF _Toc48663803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2A30BFAC" w14:textId="01E64149" w:rsidR="00CE7993" w:rsidRDefault="00FB4302">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4" w:history="1">
        <w:r w:rsidR="00CE7993" w:rsidRPr="004D2615">
          <w:rPr>
            <w:rStyle w:val="Hyperlink"/>
            <w:rFonts w:cs="Times New Roman"/>
            <w:noProof/>
            <w:w w:val="99"/>
          </w:rPr>
          <w:t>9</w:t>
        </w:r>
        <w:r w:rsidR="00CE7993">
          <w:rPr>
            <w:rFonts w:asciiTheme="minorHAnsi" w:eastAsiaTheme="minorEastAsia" w:hAnsiTheme="minorHAnsi" w:cstheme="minorBidi"/>
            <w:bCs w:val="0"/>
            <w:caps w:val="0"/>
            <w:noProof/>
            <w:sz w:val="22"/>
            <w:szCs w:val="22"/>
          </w:rPr>
          <w:tab/>
        </w:r>
        <w:r w:rsidR="00CE7993" w:rsidRPr="004D2615">
          <w:rPr>
            <w:rStyle w:val="Hyperlink"/>
            <w:noProof/>
          </w:rPr>
          <w:t>Appendix</w:t>
        </w:r>
        <w:r w:rsidR="00CE7993">
          <w:rPr>
            <w:noProof/>
            <w:webHidden/>
          </w:rPr>
          <w:tab/>
        </w:r>
        <w:r w:rsidR="00CE7993">
          <w:rPr>
            <w:noProof/>
            <w:webHidden/>
          </w:rPr>
          <w:fldChar w:fldCharType="begin"/>
        </w:r>
        <w:r w:rsidR="00CE7993">
          <w:rPr>
            <w:noProof/>
            <w:webHidden/>
          </w:rPr>
          <w:instrText xml:space="preserve"> PAGEREF _Toc48663804 \h </w:instrText>
        </w:r>
        <w:r w:rsidR="00CE7993">
          <w:rPr>
            <w:noProof/>
            <w:webHidden/>
          </w:rPr>
        </w:r>
        <w:r w:rsidR="00CE7993">
          <w:rPr>
            <w:noProof/>
            <w:webHidden/>
          </w:rPr>
          <w:fldChar w:fldCharType="separate"/>
        </w:r>
        <w:r w:rsidR="00BA0D6E">
          <w:rPr>
            <w:noProof/>
            <w:webHidden/>
          </w:rPr>
          <w:t>8</w:t>
        </w:r>
        <w:r w:rsidR="00CE7993">
          <w:rPr>
            <w:noProof/>
            <w:webHidden/>
          </w:rPr>
          <w:fldChar w:fldCharType="end"/>
        </w:r>
      </w:hyperlink>
    </w:p>
    <w:p w14:paraId="7B9D027D" w14:textId="2B35F444" w:rsidR="003B7CDC" w:rsidRDefault="00B24C2A" w:rsidP="00A00391">
      <w:pPr>
        <w:pStyle w:val="Heading1"/>
        <w:numPr>
          <w:ilvl w:val="0"/>
          <w:numId w:val="2"/>
        </w:numPr>
        <w:spacing w:before="120"/>
        <w:ind w:left="714" w:hanging="357"/>
        <w:jc w:val="both"/>
      </w:pPr>
      <w:r>
        <w:rPr>
          <w:rFonts w:asciiTheme="minorHAnsi" w:eastAsiaTheme="minorHAnsi" w:hAnsiTheme="minorHAnsi" w:cstheme="minorHAnsi"/>
          <w:b/>
          <w:szCs w:val="20"/>
        </w:rPr>
        <w:fldChar w:fldCharType="end"/>
      </w:r>
      <w:r w:rsidR="003B7CDC" w:rsidRPr="003B7CDC">
        <w:t xml:space="preserve"> </w:t>
      </w:r>
      <w:bookmarkStart w:id="2" w:name="_Toc48663792"/>
      <w:r w:rsidR="003B7CDC">
        <w:t>ACKNOWLEDGEMENT</w:t>
      </w:r>
      <w:bookmarkEnd w:id="2"/>
    </w:p>
    <w:p w14:paraId="6B60CE8B" w14:textId="74BC0CB6" w:rsidR="00B049CA" w:rsidRPr="00B049CA" w:rsidRDefault="00B049CA" w:rsidP="00A00391">
      <w:r w:rsidRPr="00B049CA">
        <w:t>The report may be freely copied and distributed provided the source is acknowledged.</w:t>
      </w:r>
    </w:p>
    <w:p w14:paraId="26B6BF0D" w14:textId="1836B767" w:rsidR="00B049CA" w:rsidRPr="003B7CDC" w:rsidRDefault="003B7CDC" w:rsidP="00A00391">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methodology in </w:t>
      </w:r>
      <w:r w:rsidR="004B7C52">
        <w:t>particular.</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 xml:space="preserve">my friend </w:t>
      </w:r>
      <w:proofErr w:type="spellStart"/>
      <w:r w:rsidR="004B7C52">
        <w:t>Utku</w:t>
      </w:r>
      <w:proofErr w:type="spellEnd"/>
      <w:r w:rsidR="004B7C52">
        <w:t xml:space="preserve"> Demir for helping me out with Cloud Computing when my laptop broke down.</w:t>
      </w:r>
      <w:r w:rsidR="00B049CA" w:rsidRPr="00B049CA">
        <w:t xml:space="preserve"> You are always there for me. Finally, there are my</w:t>
      </w:r>
      <w:r w:rsidR="004B7C52">
        <w:t xml:space="preserve"> </w:t>
      </w:r>
      <w:r w:rsidR="00B049CA" w:rsidRPr="00B049CA">
        <w:t>friends, who were of great support in deliberating over our problems and findings, as well as providing happy distraction to rest my mind outside of my research.</w:t>
      </w:r>
    </w:p>
    <w:p w14:paraId="730F3490" w14:textId="51756AAC" w:rsidR="00187483" w:rsidRDefault="00187483" w:rsidP="00A00391">
      <w:pPr>
        <w:pStyle w:val="Title"/>
        <w:jc w:val="both"/>
      </w:pPr>
      <w:r>
        <w:br w:type="page"/>
      </w:r>
    </w:p>
    <w:p w14:paraId="492D2D36" w14:textId="2E9D086C" w:rsidR="00B24C2A" w:rsidRPr="00B24C2A" w:rsidRDefault="00B24C2A" w:rsidP="00A00391">
      <w:pPr>
        <w:pStyle w:val="Heading1"/>
        <w:numPr>
          <w:ilvl w:val="0"/>
          <w:numId w:val="2"/>
        </w:numPr>
        <w:spacing w:before="120"/>
        <w:ind w:left="714" w:hanging="357"/>
        <w:jc w:val="both"/>
      </w:pPr>
      <w:bookmarkStart w:id="3" w:name="_Toc48663793"/>
      <w:r>
        <w:lastRenderedPageBreak/>
        <w:t>ABSTRACT</w:t>
      </w:r>
      <w:bookmarkEnd w:id="3"/>
    </w:p>
    <w:p w14:paraId="7784D1B1" w14:textId="2E5B505C" w:rsidR="00B24C2A" w:rsidRDefault="00321CAC" w:rsidP="00A00391">
      <w:pPr>
        <w:ind w:firstLine="357"/>
        <w:jc w:val="both"/>
        <w:rPr>
          <w:color w:val="FF0000"/>
        </w:rPr>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 xml:space="preserve">. </w:t>
      </w:r>
      <w:r w:rsidR="008858B3" w:rsidRPr="00321CAC">
        <w:rPr>
          <w:color w:val="FF0000"/>
        </w:rPr>
        <w:t>We further provide evidence that multi agent cooperation may scale better with increasing env</w:t>
      </w:r>
      <w:r w:rsidR="003427A5" w:rsidRPr="00321CAC">
        <w:rPr>
          <w:color w:val="FF0000"/>
        </w:rPr>
        <w:t xml:space="preserve">ironment </w:t>
      </w:r>
      <w:r w:rsidR="008858B3" w:rsidRPr="00321CAC">
        <w:rPr>
          <w:color w:val="FF0000"/>
        </w:rPr>
        <w:t xml:space="preserve">complexity and lead to a behavior that closer to far more human behavior. </w:t>
      </w:r>
      <w:proofErr w:type="spellStart"/>
      <w:r>
        <w:rPr>
          <w:color w:val="FF0000"/>
        </w:rPr>
        <w:t>Ya</w:t>
      </w:r>
      <w:proofErr w:type="spellEnd"/>
      <w:r>
        <w:rPr>
          <w:color w:val="FF0000"/>
        </w:rPr>
        <w:t xml:space="preserve"> da </w:t>
      </w:r>
      <w:proofErr w:type="spellStart"/>
      <w:r>
        <w:rPr>
          <w:color w:val="FF0000"/>
        </w:rPr>
        <w:t>maskenin</w:t>
      </w:r>
      <w:proofErr w:type="spellEnd"/>
      <w:r>
        <w:rPr>
          <w:color w:val="FF0000"/>
        </w:rPr>
        <w:t xml:space="preserve"> </w:t>
      </w:r>
      <w:proofErr w:type="spellStart"/>
      <w:r>
        <w:rPr>
          <w:color w:val="FF0000"/>
        </w:rPr>
        <w:t>takılma</w:t>
      </w:r>
      <w:proofErr w:type="spellEnd"/>
      <w:r>
        <w:rPr>
          <w:color w:val="FF0000"/>
        </w:rPr>
        <w:t xml:space="preserve"> </w:t>
      </w:r>
      <w:proofErr w:type="spellStart"/>
      <w:r>
        <w:rPr>
          <w:color w:val="FF0000"/>
        </w:rPr>
        <w:t>yüzdesi</w:t>
      </w:r>
      <w:proofErr w:type="spellEnd"/>
      <w:r>
        <w:rPr>
          <w:color w:val="FF0000"/>
        </w:rPr>
        <w:t xml:space="preserve"> ne </w:t>
      </w:r>
      <w:proofErr w:type="spellStart"/>
      <w:r>
        <w:rPr>
          <w:color w:val="FF0000"/>
        </w:rPr>
        <w:t>kadar</w:t>
      </w:r>
      <w:proofErr w:type="spellEnd"/>
      <w:r>
        <w:rPr>
          <w:color w:val="FF0000"/>
        </w:rPr>
        <w:t xml:space="preserve"> </w:t>
      </w:r>
      <w:proofErr w:type="spellStart"/>
      <w:r>
        <w:rPr>
          <w:color w:val="FF0000"/>
        </w:rPr>
        <w:t>etkiliyor</w:t>
      </w:r>
      <w:proofErr w:type="spellEnd"/>
      <w:r>
        <w:rPr>
          <w:color w:val="FF0000"/>
        </w:rPr>
        <w:t xml:space="preserve"> </w:t>
      </w:r>
      <w:proofErr w:type="spellStart"/>
      <w:r>
        <w:rPr>
          <w:color w:val="FF0000"/>
        </w:rPr>
        <w:t>bunu</w:t>
      </w:r>
      <w:proofErr w:type="spellEnd"/>
      <w:r>
        <w:rPr>
          <w:color w:val="FF0000"/>
        </w:rPr>
        <w:t xml:space="preserve"> </w:t>
      </w:r>
      <w:proofErr w:type="spellStart"/>
      <w:r>
        <w:rPr>
          <w:color w:val="FF0000"/>
        </w:rPr>
        <w:t>yazıcaz</w:t>
      </w:r>
      <w:proofErr w:type="spellEnd"/>
      <w:r>
        <w:rPr>
          <w:color w:val="FF0000"/>
        </w:rPr>
        <w:t>.</w:t>
      </w:r>
    </w:p>
    <w:p w14:paraId="75B02EE9" w14:textId="182FD3FE" w:rsidR="006F64D6" w:rsidRPr="00B24C2A" w:rsidRDefault="006F64D6" w:rsidP="006F64D6">
      <w:pPr>
        <w:pStyle w:val="Heading1"/>
        <w:numPr>
          <w:ilvl w:val="0"/>
          <w:numId w:val="2"/>
        </w:numPr>
        <w:spacing w:before="120"/>
        <w:ind w:left="714" w:hanging="357"/>
        <w:jc w:val="both"/>
      </w:pPr>
      <w:r>
        <w:t>KEYWORDS</w:t>
      </w:r>
    </w:p>
    <w:p w14:paraId="177744D7" w14:textId="4FCAA389" w:rsidR="00321CAC" w:rsidRDefault="006F64D6" w:rsidP="00A00183">
      <w:pPr>
        <w:ind w:firstLine="357"/>
        <w:jc w:val="both"/>
      </w:pPr>
      <w:r>
        <w:t>Agent-based-modelling</w:t>
      </w:r>
      <w:r w:rsidR="00D64841">
        <w:t>,</w:t>
      </w:r>
      <w:r w:rsidR="00A00183">
        <w:t xml:space="preserve"> </w:t>
      </w:r>
      <w:r w:rsidR="00125B50">
        <w:t>reinforcement learning</w:t>
      </w:r>
      <w:r w:rsidR="00A00183">
        <w:t>, cooperative multi-agent environment</w:t>
      </w:r>
      <w:r w:rsidR="00D64841">
        <w:t>,</w:t>
      </w:r>
      <w:r w:rsidR="00A00183">
        <w:t xml:space="preserve"> epidemic simulation,</w:t>
      </w:r>
      <w:r w:rsidR="00D64841">
        <w:t xml:space="preserve"> </w:t>
      </w:r>
      <w:r w:rsidR="00125B50">
        <w:t>social distancing</w:t>
      </w:r>
      <w:r w:rsidR="00D64841">
        <w:t>,</w:t>
      </w:r>
      <w:r w:rsidR="00A00183">
        <w:t xml:space="preserve"> covid-19</w:t>
      </w:r>
    </w:p>
    <w:p w14:paraId="2BF0A978" w14:textId="77777777" w:rsidR="00A00183" w:rsidRPr="00766664" w:rsidRDefault="00A00183" w:rsidP="00A00183">
      <w:pPr>
        <w:ind w:firstLine="357"/>
        <w:jc w:val="both"/>
      </w:pPr>
    </w:p>
    <w:p w14:paraId="3D6D7920" w14:textId="77777777" w:rsidR="00B24C2A" w:rsidRPr="00AF649B" w:rsidRDefault="00FB4302" w:rsidP="00A00391">
      <w:pPr>
        <w:jc w:val="both"/>
      </w:pPr>
      <w:hyperlink r:id="rId9" w:history="1">
        <w:r w:rsidR="00B24C2A">
          <w:rPr>
            <w:rStyle w:val="Hyperlink"/>
          </w:rPr>
          <w:t>https://www.scribbr.co.uk/thesis-dissertation/abstract/</w:t>
        </w:r>
      </w:hyperlink>
    </w:p>
    <w:p w14:paraId="1CF98857" w14:textId="3EABD001" w:rsidR="00986FEE" w:rsidRDefault="00AF649B" w:rsidP="00A00391">
      <w:pPr>
        <w:pStyle w:val="Heading1"/>
        <w:numPr>
          <w:ilvl w:val="0"/>
          <w:numId w:val="2"/>
        </w:numPr>
        <w:jc w:val="both"/>
      </w:pPr>
      <w:bookmarkStart w:id="4" w:name="_Toc48663794"/>
      <w:r w:rsidRPr="00766664">
        <w:t>I</w:t>
      </w:r>
      <w:r w:rsidR="00766664" w:rsidRPr="00766664">
        <w:t>NTRODUCTION</w:t>
      </w:r>
      <w:bookmarkEnd w:id="4"/>
    </w:p>
    <w:p w14:paraId="76C62F00" w14:textId="16B17BC2" w:rsidR="00C10F78" w:rsidRDefault="000619B1" w:rsidP="00A00391">
      <w:pPr>
        <w:ind w:firstLine="360"/>
        <w:jc w:val="both"/>
      </w:pPr>
      <w:r>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4E6D491B" w14:textId="361D71F8" w:rsidR="00EB2883" w:rsidRDefault="00B44980" w:rsidP="00A00391">
      <w:pPr>
        <w:ind w:firstLine="360"/>
        <w:jc w:val="both"/>
      </w:pPr>
      <w:r>
        <w:rPr>
          <w:noProof/>
        </w:rPr>
        <mc:AlternateContent>
          <mc:Choice Requires="wps">
            <w:drawing>
              <wp:anchor distT="0" distB="0" distL="114300" distR="114300" simplePos="0" relativeHeight="251652608" behindDoc="0" locked="0" layoutInCell="1" allowOverlap="1" wp14:anchorId="3B7E0090" wp14:editId="32795B03">
                <wp:simplePos x="0" y="0"/>
                <wp:positionH relativeFrom="margin">
                  <wp:align>center</wp:align>
                </wp:positionH>
                <wp:positionV relativeFrom="paragraph">
                  <wp:posOffset>3582035</wp:posOffset>
                </wp:positionV>
                <wp:extent cx="3442335" cy="635"/>
                <wp:effectExtent l="0" t="0" r="5715" b="5715"/>
                <wp:wrapTopAndBottom/>
                <wp:docPr id="9" name="Text Box 9"/>
                <wp:cNvGraphicFramePr/>
                <a:graphic xmlns:a="http://schemas.openxmlformats.org/drawingml/2006/main">
                  <a:graphicData uri="http://schemas.microsoft.com/office/word/2010/wordprocessingShape">
                    <wps:wsp>
                      <wps:cNvSpPr txBox="1"/>
                      <wps:spPr>
                        <a:xfrm>
                          <a:off x="0" y="0"/>
                          <a:ext cx="3442335" cy="635"/>
                        </a:xfrm>
                        <a:prstGeom prst="rect">
                          <a:avLst/>
                        </a:prstGeom>
                        <a:solidFill>
                          <a:prstClr val="white"/>
                        </a:solidFill>
                        <a:ln>
                          <a:noFill/>
                        </a:ln>
                      </wps:spPr>
                      <wps:txbx>
                        <w:txbxContent>
                          <w:p w14:paraId="53CAE4D8" w14:textId="357FA24A" w:rsidR="00FB4302" w:rsidRPr="00D50B31" w:rsidRDefault="00FB4302"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Pr>
                                <w:i/>
                                <w:iCs/>
                                <w:noProof/>
                                <w:szCs w:val="20"/>
                              </w:rPr>
                              <w:t>1</w:t>
                            </w:r>
                            <w:r w:rsidRPr="00D50B31">
                              <w:rPr>
                                <w:i/>
                                <w:iCs/>
                                <w:szCs w:val="20"/>
                              </w:rPr>
                              <w:fldChar w:fldCharType="end"/>
                            </w:r>
                            <w:r w:rsidRPr="00D50B31">
                              <w:rPr>
                                <w:i/>
                                <w:iCs/>
                                <w:szCs w:val="20"/>
                              </w:rPr>
                              <w:t>:The Environment and agents. The square shape court limits the area and the cubes are the agents. White ones represent healthy and red ones represent infectious agents. The simulation shows how one infected agent starts to spread the disease in each time ste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7E0090" id="_x0000_t202" coordsize="21600,21600" o:spt="202" path="m,l,21600r21600,l21600,xe">
                <v:stroke joinstyle="miter"/>
                <v:path gradientshapeok="t" o:connecttype="rect"/>
              </v:shapetype>
              <v:shape id="Text Box 9" o:spid="_x0000_s1026" type="#_x0000_t202" style="position:absolute;left:0;text-align:left;margin-left:0;margin-top:282.05pt;width:271.05pt;height:.05pt;z-index:2516526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" stroked="f">
                <v:textbox style="mso-fit-shape-to-text:t" inset="0,0,0,0">
                  <w:txbxContent>
                    <w:p w14:paraId="53CAE4D8" w14:textId="357FA24A" w:rsidR="00FB4302" w:rsidRPr="00D50B31" w:rsidRDefault="00FB4302"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Pr>
                          <w:i/>
                          <w:iCs/>
                          <w:noProof/>
                          <w:szCs w:val="20"/>
                        </w:rPr>
                        <w:t>1</w:t>
                      </w:r>
                      <w:r w:rsidRPr="00D50B31">
                        <w:rPr>
                          <w:i/>
                          <w:iCs/>
                          <w:szCs w:val="20"/>
                        </w:rPr>
                        <w:fldChar w:fldCharType="end"/>
                      </w:r>
                      <w:r w:rsidRPr="00D50B31">
                        <w:rPr>
                          <w:i/>
                          <w:iCs/>
                          <w:szCs w:val="20"/>
                        </w:rPr>
                        <w:t>:The Environment and agents. The square shape court limits the area and the cubes are the agents. White ones represent healthy and red ones represent infectious agents. The simulation shows how one infected agent starts to spread the disease in each time step.</w:t>
                      </w:r>
                    </w:p>
                  </w:txbxContent>
                </v:textbox>
                <w10:wrap type="topAndBottom" anchorx="margin"/>
              </v:shape>
            </w:pict>
          </mc:Fallback>
        </mc:AlternateContent>
      </w:r>
      <w:r w:rsidR="00BB0E93" w:rsidRPr="00EB2883">
        <w:rPr>
          <w:noProof/>
        </w:rPr>
        <w:drawing>
          <wp:anchor distT="0" distB="0" distL="114300" distR="114300" simplePos="0" relativeHeight="251643392" behindDoc="1" locked="0" layoutInCell="1" allowOverlap="1" wp14:anchorId="04D935C2" wp14:editId="4F984C6B">
            <wp:simplePos x="0" y="0"/>
            <wp:positionH relativeFrom="margin">
              <wp:align>center</wp:align>
            </wp:positionH>
            <wp:positionV relativeFrom="paragraph">
              <wp:posOffset>1743958</wp:posOffset>
            </wp:positionV>
            <wp:extent cx="3442335" cy="2122805"/>
            <wp:effectExtent l="0" t="0" r="571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7802" r="7843"/>
                    <a:stretch/>
                  </pic:blipFill>
                  <pic:spPr bwMode="auto">
                    <a:xfrm>
                      <a:off x="0" y="0"/>
                      <a:ext cx="3442335" cy="21228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5774A">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Pr="00B44980">
        <w:rPr>
          <w:noProof/>
        </w:rPr>
        <w:t>[3]</w:t>
      </w:r>
      <w:r w:rsidR="004E2B5D">
        <w:fldChar w:fldCharType="end"/>
      </w:r>
      <w:r w:rsidR="004E2B5D">
        <w:t xml:space="preserve"> Environment which is a</w:t>
      </w:r>
      <w:r w:rsidR="00F5774A">
        <w:t xml:space="preserve"> crucial component of </w:t>
      </w:r>
      <w:r w:rsidR="004E2B5D">
        <w:t xml:space="preserve"> RL</w:t>
      </w:r>
      <w:r w:rsidR="00472F75">
        <w:t>,</w:t>
      </w:r>
      <w:r w:rsidR="004E2B5D">
        <w:t xml:space="preserve"> </w:t>
      </w:r>
      <w:r w:rsidR="00F5774A">
        <w:t xml:space="preserve">describes the task that the agent attempts to solve. </w:t>
      </w:r>
      <w:r w:rsidR="00472F75">
        <w:t>Agent and environments</w:t>
      </w:r>
      <w:r w:rsidR="00F5774A">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t>Most of the time environment is defined as a</w:t>
      </w:r>
      <w:r w:rsidR="004E2B5D" w:rsidRPr="004E2B5D">
        <w:t>nything th</w:t>
      </w:r>
      <w:r w:rsidR="00EB2883">
        <w:t>at</w:t>
      </w:r>
      <w:r w:rsidR="004E2B5D" w:rsidRPr="004E2B5D">
        <w:t xml:space="preserve"> agent cannot </w:t>
      </w:r>
      <w:r>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616B24A0" w:rsidR="00596B6C" w:rsidRDefault="00596B6C" w:rsidP="00A00391">
      <w:pPr>
        <w:ind w:firstLine="360"/>
        <w:jc w:val="both"/>
      </w:pPr>
      <w:r>
        <w:lastRenderedPageBreak/>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FB6F22"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 xml:space="preserve">lgorithm (PPO). This algorithm is designed by </w:t>
      </w:r>
      <w:proofErr w:type="spellStart"/>
      <w:r w:rsidRPr="00627D24">
        <w:t>OpenAI</w:t>
      </w:r>
      <w:proofErr w:type="spellEnd"/>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proofErr w:type="spellStart"/>
      <w:r w:rsidRPr="00627D24">
        <w:t>atari</w:t>
      </w:r>
      <w:proofErr w:type="spellEnd"/>
      <w:r w:rsidRPr="00627D24">
        <w:t xml:space="preserve"> games. On a collection of benchmark tasks, PPO outperformed other online policy gradient methods and had a better balance between sample complexity and simplicity. </w:t>
      </w:r>
      <w:proofErr w:type="spellStart"/>
      <w:r w:rsidRPr="00627D24">
        <w:t>OpenAI</w:t>
      </w:r>
      <w:proofErr w:type="spellEnd"/>
      <w:r w:rsidRPr="00627D24">
        <w:t xml:space="preserve"> defines their algorithm with three features. Easy code, sample efficiency and ease of tune.</w:t>
      </w:r>
      <w:bookmarkStart w:id="5" w:name="_bookmark0"/>
      <w:bookmarkEnd w:id="5"/>
    </w:p>
    <w:p w14:paraId="629E5866" w14:textId="7A981CC9"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57A4BB91" w:rsidR="00CC0965" w:rsidRPr="00A50C4E" w:rsidRDefault="00CC0965" w:rsidP="00A00391">
      <w:pPr>
        <w:ind w:firstLine="708"/>
        <w:jc w:val="both"/>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proofErr w:type="spellStart"/>
      <w:r w:rsidR="00CB506C" w:rsidRPr="00CB506C">
        <w:rPr>
          <w:color w:val="FF0000"/>
        </w:rPr>
        <w:t>buralara</w:t>
      </w:r>
      <w:proofErr w:type="spellEnd"/>
      <w:r w:rsidR="00CB506C" w:rsidRPr="00CB506C">
        <w:rPr>
          <w:color w:val="FF0000"/>
        </w:rPr>
        <w:t xml:space="preserve"> </w:t>
      </w:r>
      <w:proofErr w:type="spellStart"/>
      <w:r w:rsidR="00CB506C" w:rsidRPr="00CB506C">
        <w:rPr>
          <w:color w:val="FF0000"/>
        </w:rPr>
        <w:t>bir</w:t>
      </w:r>
      <w:proofErr w:type="spellEnd"/>
      <w:r w:rsidR="00CB506C" w:rsidRPr="00CB506C">
        <w:rPr>
          <w:color w:val="FF0000"/>
        </w:rPr>
        <w:t xml:space="preserve"> </w:t>
      </w:r>
      <w:proofErr w:type="spellStart"/>
      <w:r w:rsidR="00CB506C" w:rsidRPr="00CB506C">
        <w:rPr>
          <w:color w:val="FF0000"/>
        </w:rPr>
        <w:t>şeyler</w:t>
      </w:r>
      <w:proofErr w:type="spellEnd"/>
      <w:r w:rsidR="00CB506C" w:rsidRPr="00CB506C">
        <w:rPr>
          <w:color w:val="FF0000"/>
        </w:rPr>
        <w:t xml:space="preserve"> </w:t>
      </w:r>
      <w:proofErr w:type="spellStart"/>
      <w:r w:rsidR="00CB506C" w:rsidRPr="00CB506C">
        <w:rPr>
          <w:color w:val="FF0000"/>
        </w:rPr>
        <w:t>gelmeli</w:t>
      </w:r>
      <w:proofErr w:type="spellEnd"/>
      <w:r w:rsidR="00CB506C" w:rsidRPr="00CB506C">
        <w:rPr>
          <w:color w:val="FF0000"/>
        </w:rPr>
        <w:t xml:space="preserve"> </w:t>
      </w:r>
      <w:proofErr w:type="spellStart"/>
      <w:r w:rsidR="00CB506C" w:rsidRPr="00CB506C">
        <w:rPr>
          <w:color w:val="FF0000"/>
        </w:rPr>
        <w:t>ve</w:t>
      </w:r>
      <w:proofErr w:type="spellEnd"/>
      <w:r w:rsidR="00CB506C" w:rsidRPr="00CB506C">
        <w:rPr>
          <w:color w:val="FF0000"/>
        </w:rPr>
        <w:t xml:space="preserve"> </w:t>
      </w:r>
      <w:proofErr w:type="spellStart"/>
      <w:r w:rsidR="00CB506C" w:rsidRPr="00CB506C">
        <w:rPr>
          <w:color w:val="FF0000"/>
        </w:rPr>
        <w:t>acil</w:t>
      </w:r>
      <w:proofErr w:type="spellEnd"/>
      <w:r w:rsidR="00CB506C" w:rsidRPr="00CB506C">
        <w:rPr>
          <w:color w:val="FF0000"/>
        </w:rPr>
        <w:t xml:space="preserve"> </w:t>
      </w:r>
      <w:proofErr w:type="spellStart"/>
      <w:r w:rsidR="00CB506C" w:rsidRPr="00CB506C">
        <w:rPr>
          <w:color w:val="FF0000"/>
        </w:rPr>
        <w:t>gelmeli</w:t>
      </w:r>
      <w:proofErr w:type="spellEnd"/>
    </w:p>
    <w:p w14:paraId="2F784CFF" w14:textId="2D5DCE86" w:rsidR="0023207B" w:rsidRDefault="00AC3A57" w:rsidP="00A00391">
      <w:pPr>
        <w:jc w:val="both"/>
      </w:pPr>
      <w:r>
        <w:rPr>
          <w:noProof/>
        </w:rPr>
        <mc:AlternateContent>
          <mc:Choice Requires="wpg">
            <w:drawing>
              <wp:anchor distT="0" distB="0" distL="114300" distR="114300" simplePos="0" relativeHeight="251661824" behindDoc="0" locked="0" layoutInCell="1" allowOverlap="1" wp14:anchorId="208A15C4" wp14:editId="6D00570B">
                <wp:simplePos x="0" y="0"/>
                <wp:positionH relativeFrom="margin">
                  <wp:align>center</wp:align>
                </wp:positionH>
                <wp:positionV relativeFrom="paragraph">
                  <wp:posOffset>296434</wp:posOffset>
                </wp:positionV>
                <wp:extent cx="2878455" cy="680720"/>
                <wp:effectExtent l="0" t="0" r="0" b="5080"/>
                <wp:wrapTopAndBottom/>
                <wp:docPr id="15" name="Group 15"/>
                <wp:cNvGraphicFramePr/>
                <a:graphic xmlns:a="http://schemas.openxmlformats.org/drawingml/2006/main">
                  <a:graphicData uri="http://schemas.microsoft.com/office/word/2010/wordprocessingGroup">
                    <wpg:wgp>
                      <wpg:cNvGrpSpPr/>
                      <wpg:grpSpPr>
                        <a:xfrm>
                          <a:off x="0" y="0"/>
                          <a:ext cx="2878455" cy="680720"/>
                          <a:chOff x="0" y="0"/>
                          <a:chExt cx="4302760" cy="1000125"/>
                        </a:xfrm>
                        <a:noFill/>
                      </wpg:grpSpPr>
                      <pic:pic xmlns:pic="http://schemas.openxmlformats.org/drawingml/2006/picture">
                        <pic:nvPicPr>
                          <pic:cNvPr id="10" name="Picture 10"/>
                          <pic:cNvPicPr>
                            <a:picLocks noChangeAspect="1"/>
                          </pic:cNvPicPr>
                        </pic:nvPicPr>
                        <pic:blipFill rotWithShape="1">
                          <a:blip r:embed="rId11" cstate="print">
                            <a:extLst>
                              <a:ext uri="{28A0092B-C50C-407E-A947-70E740481C1C}">
                                <a14:useLocalDpi xmlns:a14="http://schemas.microsoft.com/office/drawing/2010/main" val="0"/>
                              </a:ext>
                            </a:extLst>
                          </a:blip>
                          <a:srcRect l="3928" r="1"/>
                          <a:stretch/>
                        </pic:blipFill>
                        <pic:spPr bwMode="auto">
                          <a:xfrm>
                            <a:off x="0" y="0"/>
                            <a:ext cx="108267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2" name="Picture 12"/>
                          <pic:cNvPicPr>
                            <a:picLocks noChangeAspect="1"/>
                          </pic:cNvPicPr>
                        </pic:nvPicPr>
                        <pic:blipFill rotWithShape="1">
                          <a:blip r:embed="rId12" cstate="print">
                            <a:extLst>
                              <a:ext uri="{28A0092B-C50C-407E-A947-70E740481C1C}">
                                <a14:useLocalDpi xmlns:a14="http://schemas.microsoft.com/office/drawing/2010/main" val="0"/>
                              </a:ext>
                            </a:extLst>
                          </a:blip>
                          <a:srcRect l="4234" t="638" r="-2768"/>
                          <a:stretch/>
                        </pic:blipFill>
                        <pic:spPr bwMode="auto">
                          <a:xfrm>
                            <a:off x="1066800" y="0"/>
                            <a:ext cx="116268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2181225" y="0"/>
                            <a:ext cx="1072515" cy="1000125"/>
                          </a:xfrm>
                          <a:prstGeom prst="rect">
                            <a:avLst/>
                          </a:prstGeom>
                          <a:grpFill/>
                          <a:ln>
                            <a:noFill/>
                          </a:ln>
                        </pic:spPr>
                      </pic:pic>
                      <pic:pic xmlns:pic="http://schemas.openxmlformats.org/drawingml/2006/picture">
                        <pic:nvPicPr>
                          <pic:cNvPr id="14" name="Picture 1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3181350" y="0"/>
                            <a:ext cx="1121410" cy="1000125"/>
                          </a:xfrm>
                          <a:prstGeom prst="rect">
                            <a:avLst/>
                          </a:prstGeom>
                          <a:grpFill/>
                          <a:ln>
                            <a:noFill/>
                          </a:ln>
                        </pic:spPr>
                      </pic:pic>
                    </wpg:wgp>
                  </a:graphicData>
                </a:graphic>
                <wp14:sizeRelH relativeFrom="margin">
                  <wp14:pctWidth>0</wp14:pctWidth>
                </wp14:sizeRelH>
                <wp14:sizeRelV relativeFrom="margin">
                  <wp14:pctHeight>0</wp14:pctHeight>
                </wp14:sizeRelV>
              </wp:anchor>
            </w:drawing>
          </mc:Choice>
          <mc:Fallback>
            <w:pict>
              <v:group w14:anchorId="2541AB1F" id="Group 15" o:spid="_x0000_s1026" style="position:absolute;margin-left:0;margin-top:23.35pt;width:226.65pt;height:53.6pt;z-index:251661824;mso-position-horizontal:center;mso-position-horizontal-relative:margin;mso-width-relative:margin;mso-height-relative:margin" coordsize="43027,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108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">
                  <v:imagedata r:id="rId15" o:title="" cropleft="2574f" cropright="1f"/>
                </v:shape>
                <v:shape id="Picture 12" o:spid="_x0000_s1028" type="#_x0000_t75" style="position:absolute;left:10668;width:116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">
                  <v:imagedata r:id="rId16" o:title="" croptop="418f" cropleft="2775f" cropright="-1814f"/>
                </v:shape>
                <v:shape id="Picture 13" o:spid="_x0000_s1029" type="#_x0000_t75" style="position:absolute;left:21812;width:10725;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">
                  <v:imagedata r:id="rId17" o:title=""/>
                </v:shape>
                <v:shape id="Picture 14" o:spid="_x0000_s1030" type="#_x0000_t75" style="position:absolute;left:31813;width:11214;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">
                  <v:imagedata r:id="rId18" o:title=""/>
                </v:shape>
                <w10:wrap type="topAndBottom" anchorx="margin"/>
              </v:group>
            </w:pict>
          </mc:Fallback>
        </mc:AlternateContent>
      </w:r>
    </w:p>
    <w:p w14:paraId="6BFE1D1A" w14:textId="4F6DE825" w:rsidR="005523B2" w:rsidRDefault="00D50B31" w:rsidP="00A00391">
      <w:pPr>
        <w:jc w:val="both"/>
      </w:pPr>
      <w:r w:rsidRPr="005523B2">
        <w:rPr>
          <w:i/>
          <w:iCs/>
        </w:rPr>
        <w:t xml:space="preserve">Figure </w:t>
      </w:r>
      <w:r w:rsidRPr="005523B2">
        <w:rPr>
          <w:i/>
          <w:iCs/>
        </w:rPr>
        <w:fldChar w:fldCharType="begin"/>
      </w:r>
      <w:r w:rsidRPr="005523B2">
        <w:rPr>
          <w:i/>
          <w:iCs/>
        </w:rPr>
        <w:instrText xml:space="preserve"> SEQ Figure \* ARABIC </w:instrText>
      </w:r>
      <w:r w:rsidRPr="005523B2">
        <w:rPr>
          <w:i/>
          <w:iCs/>
        </w:rPr>
        <w:fldChar w:fldCharType="separate"/>
      </w:r>
      <w:r w:rsidR="000304AD">
        <w:rPr>
          <w:i/>
          <w:iCs/>
          <w:noProof/>
        </w:rPr>
        <w:t>2</w:t>
      </w:r>
      <w:r w:rsidRPr="005523B2">
        <w:rPr>
          <w:i/>
          <w:iCs/>
        </w:rPr>
        <w:fldChar w:fldCharType="end"/>
      </w:r>
      <w:r w:rsidRPr="005523B2">
        <w:rPr>
          <w:i/>
          <w:iCs/>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p>
    <w:p w14:paraId="73F58948" w14:textId="68039CCE" w:rsidR="005523B2" w:rsidRPr="005523B2" w:rsidRDefault="005523B2" w:rsidP="00A00391">
      <w:pPr>
        <w:jc w:val="both"/>
        <w:rPr>
          <w:i/>
          <w:iCs/>
          <w:sz w:val="18"/>
        </w:rPr>
      </w:pPr>
      <w:r w:rsidRPr="005523B2">
        <w:rPr>
          <w:i/>
          <w:iCs/>
        </w:rPr>
        <w:lastRenderedPageBreak/>
        <w:t xml:space="preserve">whether with brain or not the bot is infected. d)Purple indicates that agent is not infectious anymore. In SIR models’ purple agents call as Recovered-Removed. Please see </w:t>
      </w:r>
      <w:hyperlink r:id="rId19">
        <w:hyperlink r:id="rId20" w:history="1">
          <w:r w:rsidRPr="005523B2">
            <w:rPr>
              <w:rStyle w:val="Hyperlink"/>
              <w:i/>
              <w:iCs/>
            </w:rPr>
            <w:t>https://github.com/Hsgngr/Pandemic_Simulation</w:t>
          </w:r>
        </w:hyperlink>
        <w:r w:rsidRPr="005523B2">
          <w:rPr>
            <w:rFonts w:ascii="Courier New" w:hAnsi="Courier New"/>
            <w:i/>
            <w:iCs/>
            <w:color w:val="0000FF"/>
            <w:spacing w:val="-71"/>
            <w:sz w:val="18"/>
          </w:rPr>
          <w:t xml:space="preserve"> </w:t>
        </w:r>
      </w:hyperlink>
      <w:r w:rsidRPr="005523B2">
        <w:rPr>
          <w:i/>
          <w:iCs/>
          <w:sz w:val="18"/>
        </w:rPr>
        <w:t>for example videos.</w:t>
      </w:r>
    </w:p>
    <w:p w14:paraId="439A8CF4" w14:textId="1405CCEA" w:rsidR="007B2861" w:rsidRPr="007B2861" w:rsidRDefault="007B2861" w:rsidP="00A00391">
      <w:pPr>
        <w:jc w:val="both"/>
        <w:rPr>
          <w:sz w:val="18"/>
        </w:rPr>
      </w:pPr>
    </w:p>
    <w:p w14:paraId="0AC3EE5E" w14:textId="0064B158" w:rsidR="008858B3" w:rsidRDefault="00766664" w:rsidP="00A00391">
      <w:pPr>
        <w:pStyle w:val="Heading1"/>
        <w:numPr>
          <w:ilvl w:val="0"/>
          <w:numId w:val="2"/>
        </w:numPr>
        <w:jc w:val="both"/>
      </w:pPr>
      <w:bookmarkStart w:id="6" w:name="_Toc48663795"/>
      <w:r w:rsidRPr="008858B3">
        <w:t>RELATED WORK</w:t>
      </w:r>
      <w:bookmarkEnd w:id="6"/>
    </w:p>
    <w:p w14:paraId="6A2B0FFB" w14:textId="09E9986F" w:rsidR="00A00391" w:rsidRDefault="00666E93" w:rsidP="00666E93">
      <w:pPr>
        <w:ind w:firstLine="360"/>
        <w:jc w:val="both"/>
      </w:pPr>
      <w:r>
        <w:rPr>
          <w:noProof/>
        </w:rPr>
        <mc:AlternateContent>
          <mc:Choice Requires="wps">
            <w:drawing>
              <wp:anchor distT="0" distB="0" distL="114300" distR="114300" simplePos="0" relativeHeight="251680256" behindDoc="0" locked="0" layoutInCell="1" allowOverlap="1" wp14:anchorId="2879B02A" wp14:editId="26668990">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5C6C7CF7" w:rsidR="00FB4302" w:rsidRPr="000304AD" w:rsidRDefault="00FB4302"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Pr="000304AD">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6802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5C6C7CF7" w:rsidR="00FB4302" w:rsidRPr="000304AD" w:rsidRDefault="00FB4302"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Pr="000304AD">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671040" behindDoc="1" locked="0" layoutInCell="1" allowOverlap="1" wp14:anchorId="722BFED1" wp14:editId="307E01F3">
            <wp:simplePos x="0" y="0"/>
            <wp:positionH relativeFrom="margin">
              <wp:align>center</wp:align>
            </wp:positionH>
            <wp:positionV relativeFrom="paragraph">
              <wp:posOffset>2599639</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58F5F7BA"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77777777" w:rsidR="00DB005F" w:rsidRDefault="008D0D17" w:rsidP="000B4C86">
      <w:pPr>
        <w:jc w:val="both"/>
      </w:pPr>
      <w:r>
        <w:tab/>
      </w:r>
    </w:p>
    <w:p w14:paraId="1A63FD4B" w14:textId="1AE7F00C" w:rsidR="00EA4740" w:rsidRDefault="00B715A5" w:rsidP="001063CA">
      <w:pPr>
        <w:ind w:firstLine="360"/>
        <w:jc w:val="both"/>
      </w:pPr>
      <w:r>
        <w:rPr>
          <w:rFonts w:ascii="Sabon-Roman" w:hAnsi="Sabon-Roman" w:cs="Sabon-Roman"/>
          <w:szCs w:val="20"/>
        </w:rPr>
        <w:lastRenderedPageBreak/>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AE09EF">
        <w:instrText>ADDIN CSL_CITATION {"citationItems":[{"id":"ITEM-1","itemData":{"author":[{"dropping-particle":"","family":"Dietz","given":"","non-dropping-particle":"","parse-names":false,"suffix":""},{"dropping-particle":"","family":"JAP","given":"Heesterbeek","non-dropping-particle":"","parse-names":false,"suffix":""}],"container-title":"Nature","id":"ITEM-1","issued":{"date-parts":[["2000"]]},"title":"Bernoulli was ahead of modern epidemiology","type":"article-journal"},"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which interested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588A3311" w14:textId="544A7686" w:rsidR="00D40ADB" w:rsidRDefault="000302AB" w:rsidP="00883B9E">
      <w:pPr>
        <w:ind w:firstLine="360"/>
        <w:jc w:val="both"/>
      </w:pPr>
      <w:r>
        <w:t xml:space="preserve">Sutton explains RL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9273B0">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Decision Theory Models for Applications in Artificial Intelligence: Concepts and Solutions","id":"ITEM-1","issued":{"date-parts":[["2011"]]},"page":"63-80","title":"An introduction to reinforcement learning","type":"article"},"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0142FD">
        <w:t xml:space="preserve"> The learner doesn’t</w:t>
      </w:r>
      <w:r w:rsidR="00036139">
        <w:t xml:space="preserve"> get any</w:t>
      </w:r>
      <w:r w:rsidR="000142FD">
        <w:t xml:space="preserve"> 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w:t>
      </w:r>
      <w:r w:rsidR="00883B9E" w:rsidRPr="00883B9E">
        <w:t xml:space="preserve"> </w:t>
      </w:r>
      <w:r w:rsidR="00883B9E">
        <w:t xml:space="preserve">Thus, the </w:t>
      </w:r>
      <w:proofErr w:type="spellStart"/>
      <w:r w:rsidR="00883B9E">
        <w:t>proess</w:t>
      </w:r>
      <w:proofErr w:type="spellEnd"/>
      <w:r w:rsidR="00883B9E">
        <w:t xml:space="preserve"> consist of trial-and-error search.</w:t>
      </w:r>
    </w:p>
    <w:p w14:paraId="70741519" w14:textId="5C5613FE" w:rsidR="00980005" w:rsidRDefault="00D40ADB" w:rsidP="001A4F6B">
      <w:pPr>
        <w:ind w:firstLine="360"/>
        <w:jc w:val="both"/>
      </w:pPr>
      <w:r>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is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 xml:space="preserve">to represent the problem of epidemics and finding optimal interventions. In her study, agents represent the decision-makers such as governments, health institutions and the task is finding the optimal intervention strategy in 3 categories: preventive </w:t>
      </w:r>
      <w:proofErr w:type="spellStart"/>
      <w:r w:rsidR="00883B9E">
        <w:t>inverventions</w:t>
      </w:r>
      <w:proofErr w:type="spellEnd"/>
      <w:r w:rsidR="00883B9E">
        <w:t>, treatment of disease and reduce-transmission interventions.</w:t>
      </w:r>
      <w:r w:rsidR="00255672" w:rsidRPr="00255672">
        <w:t xml:space="preserve"> </w:t>
      </w:r>
      <w:r w:rsidR="00255672">
        <w:t xml:space="preserve">The state includes infection rates, reproducibility etc. besides whether they are susceptible, infected or recovered. The action set includes mask-wearing, social distancing, contact tracing, closing schools, </w:t>
      </w:r>
      <w:r w:rsidR="00255672">
        <w:lastRenderedPageBreak/>
        <w:t>lockdown etc. The reward is given related to the death or infection spread rates depending on selection. We abstracted the idea of having epidemic simulation to physical form and changed the representation of the agents to people. Instead of intervention strategies which governments can take, we have investigated precautions which can be applied by individuals. The action set was also inspired from Yanez,</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 abstractly representing mask-wearing or social distancing, our task was </w:t>
      </w:r>
      <w:r w:rsidR="00260219">
        <w:t>physically show that agents can create</w:t>
      </w:r>
      <w:r w:rsidR="00255672">
        <w:t xml:space="preserve"> these actions by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k-bandit problem, which is a common problem in reinforcement learning.</w:t>
      </w:r>
      <w:r w:rsidR="001A4F6B">
        <w:fldChar w:fldCharType="begin" w:fldLock="1"/>
      </w:r>
      <w:r w:rsidR="00B812C4">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Decision Theory Models for Applications in Artificial Intelligence: Concepts and Solutions","id":"ITEM-1","issued":{"date-parts":[["2011"]]},"page":"63-80","title":"An introduction to reinforcement learning","type":"article"},"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35596A07" w14:textId="61EA19FB" w:rsidR="00E05577" w:rsidRDefault="00E67882" w:rsidP="00A81588">
      <w:pPr>
        <w:ind w:firstLine="360"/>
        <w:jc w:val="both"/>
      </w:pPr>
      <w:r w:rsidRPr="00E67882">
        <w:t>In the context of Multi</w:t>
      </w:r>
      <w:r>
        <w:t>-agent, there ha</w:t>
      </w:r>
      <w:r w:rsidR="00ED659B">
        <w:t>ve</w:t>
      </w:r>
      <w:r>
        <w:t xml:space="preserve"> been many 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w:t>
      </w:r>
      <w:r w:rsidR="00E85985">
        <w:t>(MARL),</w:t>
      </w:r>
      <w:r w:rsidR="00B812C4">
        <w:t>.</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 xml:space="preserve">such as </w:t>
      </w:r>
      <w:proofErr w:type="spellStart"/>
      <w:r w:rsidR="00ED659B">
        <w:t>OpenAI’s</w:t>
      </w:r>
      <w:proofErr w:type="spellEnd"/>
      <w:r w:rsidR="00ED659B">
        <w:t xml:space="preserve"> Hide and Seek game and </w:t>
      </w:r>
      <w:proofErr w:type="spellStart"/>
      <w:r w:rsidR="00ED659B">
        <w:t>Dota</w:t>
      </w:r>
      <w:proofErr w:type="spellEnd"/>
      <w:r w:rsidR="00ED659B">
        <w:t xml:space="preserve"> 2 AI </w:t>
      </w:r>
      <w:proofErr w:type="spellStart"/>
      <w:r w:rsidR="00ED659B">
        <w:t>OpenAI</w:t>
      </w:r>
      <w:proofErr w:type="spellEnd"/>
      <w:r w:rsidR="00ED659B">
        <w:t xml:space="preserve"> Five</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D55D97">
        <w:t>.</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D55D97">
        <w:t xml:space="preserve"> Due to the interaction between agents, the tasks complexity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6354">
        <w:t>.</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A81588">
        <w:t xml:space="preserve"> Multi-agent algorithms can be divided into 3 categories</w:t>
      </w:r>
      <w:r w:rsidR="00E85985">
        <w:t>;</w:t>
      </w:r>
      <w:r w:rsidR="00A81588">
        <w:t xml:space="preserve"> cooperative, competitive, and the combination of this two depending on the task which agents solve. </w:t>
      </w:r>
      <w:r w:rsidR="000165E0">
        <w:t xml:space="preserve"> In the cooperative settings, agents collaborate </w:t>
      </w:r>
      <w:r w:rsidR="007335FF">
        <w:t>with each other</w:t>
      </w:r>
      <w:r w:rsidR="004D6E6A">
        <w:t xml:space="preserve"> while try to optimize the common long-term cumulative return. On the contrary, in competitive multiagent tasks, the cumulative reward of agents sums up to zero. Apart from interaction between agents in MARL,</w:t>
      </w:r>
      <w:r w:rsidR="0060706E">
        <w:t xml:space="preserve"> the basic framework of multi-agents</w:t>
      </w:r>
      <w:r w:rsidR="004D6E6A">
        <w:t xml:space="preserve"> </w:t>
      </w:r>
      <w:r w:rsidR="0060706E">
        <w:t>differs</w:t>
      </w:r>
      <w:r w:rsidR="004D6E6A">
        <w:t xml:space="preserve"> from single agent settings</w:t>
      </w:r>
      <w:r w:rsidR="0060706E">
        <w:t xml:space="preserve"> in terms of stationarity. A</w:t>
      </w:r>
      <w:r w:rsidR="004D6E6A">
        <w:t xml:space="preserve">gents improve their policies </w:t>
      </w:r>
      <w:r w:rsidR="00E85985">
        <w:t>concurrently</w:t>
      </w:r>
      <w:r w:rsidR="004D6E6A">
        <w:t xml:space="preserve"> which creates self </w:t>
      </w:r>
      <w:proofErr w:type="spellStart"/>
      <w:r w:rsidR="004D6E6A">
        <w:t>autocurricula</w:t>
      </w:r>
      <w:proofErr w:type="spellEnd"/>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 non-stationary</w:t>
      </w:r>
      <w:r w:rsidR="009258BE">
        <w:t xml:space="preserve"> in MARL</w:t>
      </w:r>
      <w:r w:rsidR="004D6E6A">
        <w:t>.</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usually</w:t>
      </w:r>
      <w:r w:rsidR="00E85985" w:rsidRPr="00E85985">
        <w:t xml:space="preserve"> </w:t>
      </w:r>
      <w:r w:rsidR="00856691">
        <w:t>overfit the task</w:t>
      </w:r>
      <w:r w:rsidR="00FB4302">
        <w:t>. As researchers our goal was to get as close as possible to a real</w:t>
      </w:r>
      <w:r w:rsidR="00FC50B1">
        <w:t>-world</w:t>
      </w:r>
      <w:r w:rsidR="00FB4302">
        <w:t xml:space="preserve"> scenario</w:t>
      </w:r>
      <w:r w:rsidR="00FC50B1">
        <w:t>s</w:t>
      </w:r>
      <w:r w:rsidR="00FB4302">
        <w:t xml:space="preserve"> since almost every one of the real</w:t>
      </w:r>
      <w:r w:rsidR="00FC50B1">
        <w:t>-life applications</w:t>
      </w:r>
      <w:r w:rsidR="00FB4302">
        <w:t xml:space="preserve"> are non-stationary.</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FC50B1">
        <w:t xml:space="preserve"> Furthermore in </w:t>
      </w:r>
      <w:r w:rsidR="00FC50B1">
        <w:fldChar w:fldCharType="begin" w:fldLock="1"/>
      </w:r>
      <w:r w:rsidR="00FC50B1">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575C1" w:rsidRPr="004575C1">
        <w:t>combinatorial nature of MARL</w:t>
      </w:r>
      <w:r w:rsidR="004575C1">
        <w:t>.</w:t>
      </w:r>
      <w:bookmarkStart w:id="7" w:name="_GoBack"/>
      <w:bookmarkEnd w:id="7"/>
    </w:p>
    <w:p w14:paraId="7B4654B2" w14:textId="78CB6B6A" w:rsidR="00980005"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training.</w:t>
      </w:r>
    </w:p>
    <w:p w14:paraId="3E756528" w14:textId="53AC20F9" w:rsidR="00980005" w:rsidRDefault="00FC50B1" w:rsidP="00980005">
      <w:pPr>
        <w:ind w:firstLine="360"/>
        <w:jc w:val="both"/>
      </w:pPr>
      <w:r>
        <w:t xml:space="preserve">Single-brain </w:t>
      </w:r>
      <w:proofErr w:type="spellStart"/>
      <w:r>
        <w:t>olmalarından</w:t>
      </w:r>
      <w:proofErr w:type="spellEnd"/>
      <w:r>
        <w:t xml:space="preserve"> da </w:t>
      </w:r>
      <w:proofErr w:type="spellStart"/>
      <w:r>
        <w:t>bahset</w:t>
      </w:r>
      <w:proofErr w:type="spellEnd"/>
    </w:p>
    <w:p w14:paraId="5B6EA239" w14:textId="5C70585F" w:rsidR="00946EB2" w:rsidRDefault="00946EB2" w:rsidP="000165E0">
      <w:pPr>
        <w:pStyle w:val="ListParagraph"/>
      </w:pPr>
      <w:r>
        <w:t>Multi-agent Environment</w:t>
      </w:r>
    </w:p>
    <w:p w14:paraId="7DD34E01" w14:textId="50768990" w:rsidR="00E22550" w:rsidRDefault="00946EB2" w:rsidP="000165E0">
      <w:pPr>
        <w:pStyle w:val="ListParagraph"/>
      </w:pPr>
      <w:r>
        <w:t>Cooperative Multi-Agent Literature</w:t>
      </w:r>
      <w:r w:rsidR="00E22550" w:rsidRPr="00E22550">
        <w:t xml:space="preserve"> </w:t>
      </w:r>
    </w:p>
    <w:p w14:paraId="6E8848E1" w14:textId="57607203" w:rsidR="003052E6" w:rsidRDefault="003052E6" w:rsidP="000165E0">
      <w:pPr>
        <w:pStyle w:val="ListParagraph"/>
      </w:pPr>
      <w:r>
        <w:t>Sparse-Reward Functions</w:t>
      </w:r>
    </w:p>
    <w:p w14:paraId="2A02CF35" w14:textId="34427B82" w:rsidR="000165E0" w:rsidRPr="000165E0" w:rsidRDefault="000165E0" w:rsidP="000165E0">
      <w:pPr>
        <w:pStyle w:val="ListParagraph"/>
      </w:pPr>
      <w:r>
        <w:t>PPO History</w:t>
      </w:r>
    </w:p>
    <w:p w14:paraId="7C93BAD9" w14:textId="4383CC06" w:rsidR="000165E0" w:rsidRDefault="000165E0" w:rsidP="000165E0">
      <w:pPr>
        <w:pStyle w:val="ListParagraph"/>
      </w:pPr>
      <w:r>
        <w:t>Curriculum Learning</w:t>
      </w:r>
    </w:p>
    <w:p w14:paraId="3236CD7C" w14:textId="77777777" w:rsidR="000165E0" w:rsidRPr="000165E0" w:rsidRDefault="000165E0" w:rsidP="000165E0">
      <w:pPr>
        <w:pStyle w:val="ListParagraph"/>
      </w:pPr>
    </w:p>
    <w:p w14:paraId="7EA0CE76" w14:textId="468D13DC" w:rsidR="00260219" w:rsidRPr="00260219" w:rsidRDefault="00560CFF" w:rsidP="000165E0">
      <w:pPr>
        <w:pStyle w:val="ListParagraph"/>
      </w:pPr>
      <w:r>
        <w:t xml:space="preserve">Simulation Environment </w:t>
      </w:r>
      <w:proofErr w:type="spellStart"/>
      <w:r>
        <w:t>OpenAI</w:t>
      </w:r>
      <w:proofErr w:type="spellEnd"/>
      <w:r>
        <w:t xml:space="preserve"> – Unity </w:t>
      </w:r>
    </w:p>
    <w:p w14:paraId="40902A99" w14:textId="739943D1" w:rsidR="00E22550" w:rsidRDefault="00E22550" w:rsidP="000165E0">
      <w:pPr>
        <w:pStyle w:val="ListParagraph"/>
      </w:pPr>
      <w:r>
        <w:t xml:space="preserve">Social Distancing – </w:t>
      </w:r>
      <w:proofErr w:type="spellStart"/>
      <w:r>
        <w:t>Hayvanlarda</w:t>
      </w:r>
      <w:proofErr w:type="spellEnd"/>
      <w:r>
        <w:t xml:space="preserve"> da var, </w:t>
      </w:r>
      <w:proofErr w:type="spellStart"/>
      <w:r>
        <w:t>psikolojide</w:t>
      </w:r>
      <w:proofErr w:type="spellEnd"/>
      <w:r>
        <w:t xml:space="preserve"> </w:t>
      </w:r>
      <w:proofErr w:type="spellStart"/>
      <w:r>
        <w:t>mantıklı</w:t>
      </w:r>
      <w:proofErr w:type="spellEnd"/>
    </w:p>
    <w:p w14:paraId="59CBA335" w14:textId="4BD2203A" w:rsidR="00E22550" w:rsidRPr="00E22550" w:rsidRDefault="00E22550" w:rsidP="000165E0">
      <w:pPr>
        <w:pStyle w:val="ListParagraph"/>
      </w:pPr>
      <w:proofErr w:type="spellStart"/>
      <w:r>
        <w:t>Niye</w:t>
      </w:r>
      <w:proofErr w:type="spellEnd"/>
      <w:r>
        <w:t xml:space="preserve"> flocking </w:t>
      </w:r>
      <w:proofErr w:type="spellStart"/>
      <w:r>
        <w:t>gibi</w:t>
      </w:r>
      <w:proofErr w:type="spellEnd"/>
      <w:r>
        <w:t xml:space="preserve"> </w:t>
      </w:r>
      <w:proofErr w:type="spellStart"/>
      <w:r>
        <w:t>algoritmalar</w:t>
      </w:r>
      <w:proofErr w:type="spellEnd"/>
      <w:r>
        <w:t xml:space="preserve"> </w:t>
      </w:r>
      <w:proofErr w:type="spellStart"/>
      <w:r>
        <w:t>kullanmıyorum</w:t>
      </w:r>
      <w:proofErr w:type="spellEnd"/>
      <w:r>
        <w:t xml:space="preserve">. – </w:t>
      </w:r>
      <w:proofErr w:type="spellStart"/>
      <w:r>
        <w:t>Aslında</w:t>
      </w:r>
      <w:proofErr w:type="spellEnd"/>
      <w:r>
        <w:t xml:space="preserve"> </w:t>
      </w:r>
      <w:proofErr w:type="spellStart"/>
      <w:r>
        <w:t>burada</w:t>
      </w:r>
      <w:proofErr w:type="spellEnd"/>
      <w:r>
        <w:t xml:space="preserve"> </w:t>
      </w:r>
      <w:proofErr w:type="spellStart"/>
      <w:r>
        <w:t>yine</w:t>
      </w:r>
      <w:proofErr w:type="spellEnd"/>
      <w:r>
        <w:t xml:space="preserve"> agent-based </w:t>
      </w:r>
      <w:proofErr w:type="spellStart"/>
      <w:r>
        <w:t>modellingde</w:t>
      </w:r>
      <w:proofErr w:type="spellEnd"/>
      <w:r>
        <w:t xml:space="preserve"> </w:t>
      </w:r>
      <w:proofErr w:type="spellStart"/>
      <w:r>
        <w:t>AI’ın</w:t>
      </w:r>
      <w:proofErr w:type="spellEnd"/>
      <w:r>
        <w:t xml:space="preserve"> </w:t>
      </w:r>
      <w:proofErr w:type="spellStart"/>
      <w:r>
        <w:t>önemini</w:t>
      </w:r>
      <w:proofErr w:type="spellEnd"/>
      <w:r>
        <w:t xml:space="preserve"> </w:t>
      </w:r>
      <w:proofErr w:type="spellStart"/>
      <w:r>
        <w:t>vurgulamış</w:t>
      </w:r>
      <w:proofErr w:type="spellEnd"/>
      <w:r>
        <w:t xml:space="preserve"> </w:t>
      </w:r>
      <w:proofErr w:type="spellStart"/>
      <w:r>
        <w:t>olucam</w:t>
      </w:r>
      <w:proofErr w:type="spellEnd"/>
      <w:r>
        <w:t>.</w:t>
      </w:r>
    </w:p>
    <w:p w14:paraId="5CFB1518" w14:textId="042119D2" w:rsidR="00946EB2" w:rsidRDefault="00946EB2" w:rsidP="00A00391">
      <w:pPr>
        <w:ind w:left="720"/>
        <w:jc w:val="both"/>
      </w:pPr>
    </w:p>
    <w:p w14:paraId="1167D19A" w14:textId="429BC7FD" w:rsidR="00946EB2" w:rsidRDefault="00946EB2" w:rsidP="00A00391">
      <w:pPr>
        <w:ind w:firstLine="360"/>
        <w:jc w:val="both"/>
      </w:pPr>
    </w:p>
    <w:p w14:paraId="087DAA66" w14:textId="77777777" w:rsidR="0080081E" w:rsidRDefault="0080081E" w:rsidP="00A00391">
      <w:pPr>
        <w:ind w:firstLine="360"/>
        <w:jc w:val="both"/>
      </w:pPr>
    </w:p>
    <w:p w14:paraId="7E4007C2" w14:textId="20AC2E6C" w:rsidR="007B34D2" w:rsidRDefault="00EA5391" w:rsidP="00A00391">
      <w:pPr>
        <w:ind w:firstLine="360"/>
        <w:jc w:val="both"/>
      </w:pPr>
      <w:r>
        <w:t xml:space="preserve">Social </w:t>
      </w:r>
      <w:proofErr w:type="spellStart"/>
      <w:r>
        <w:t>Distancting</w:t>
      </w:r>
      <w:proofErr w:type="spellEnd"/>
      <w:r>
        <w:t xml:space="preserve"> </w:t>
      </w:r>
      <w:proofErr w:type="spellStart"/>
      <w:r>
        <w:t>hakkında</w:t>
      </w:r>
      <w:proofErr w:type="spellEnd"/>
      <w:r>
        <w:t xml:space="preserve"> </w:t>
      </w:r>
      <w:proofErr w:type="spellStart"/>
      <w:r>
        <w:t>bir</w:t>
      </w:r>
      <w:proofErr w:type="spellEnd"/>
      <w:r>
        <w:t xml:space="preserve"> </w:t>
      </w:r>
      <w:proofErr w:type="spellStart"/>
      <w:r>
        <w:t>şeyler</w:t>
      </w:r>
      <w:proofErr w:type="spellEnd"/>
      <w:r w:rsidR="00F35206">
        <w:t xml:space="preserve"> -</w:t>
      </w:r>
      <w:proofErr w:type="spellStart"/>
      <w:r w:rsidR="00F35206">
        <w:t>hayvanlarda</w:t>
      </w:r>
      <w:proofErr w:type="spellEnd"/>
      <w:r w:rsidR="00F35206">
        <w:t xml:space="preserve"> da </w:t>
      </w:r>
      <w:proofErr w:type="spellStart"/>
      <w:r w:rsidR="00F35206">
        <w:t>görülüyor</w:t>
      </w:r>
      <w:proofErr w:type="spellEnd"/>
      <w:r w:rsidR="00F35206">
        <w:t xml:space="preserve">. </w:t>
      </w:r>
      <w:proofErr w:type="spellStart"/>
      <w:r w:rsidR="00F35206">
        <w:t>Ödül</w:t>
      </w:r>
      <w:proofErr w:type="spellEnd"/>
      <w:r w:rsidR="00F35206">
        <w:t xml:space="preserve"> </w:t>
      </w:r>
      <w:proofErr w:type="spellStart"/>
      <w:r w:rsidR="00F35206">
        <w:t>ceza</w:t>
      </w:r>
      <w:proofErr w:type="spellEnd"/>
      <w:r w:rsidR="00F35206">
        <w:t xml:space="preserve"> </w:t>
      </w:r>
      <w:proofErr w:type="spellStart"/>
      <w:r w:rsidR="00F35206">
        <w:t>sistemine</w:t>
      </w:r>
      <w:proofErr w:type="spellEnd"/>
      <w:r w:rsidR="00F35206">
        <w:t xml:space="preserve"> </w:t>
      </w:r>
      <w:proofErr w:type="spellStart"/>
      <w:r w:rsidR="00F35206">
        <w:t>göre</w:t>
      </w:r>
      <w:proofErr w:type="spellEnd"/>
      <w:r w:rsidR="00F35206">
        <w:t xml:space="preserve"> </w:t>
      </w:r>
      <w:r w:rsidR="00C954B8">
        <w:t xml:space="preserve"> RL.</w:t>
      </w:r>
    </w:p>
    <w:p w14:paraId="21E14224" w14:textId="74652AE5" w:rsidR="00EA5391" w:rsidRPr="00EB6429" w:rsidRDefault="00EA5391" w:rsidP="00A00391">
      <w:pPr>
        <w:jc w:val="both"/>
        <w:rPr>
          <w:lang w:val="tr-TR"/>
        </w:rPr>
      </w:pPr>
    </w:p>
    <w:p w14:paraId="199E0B84" w14:textId="77777777" w:rsidR="00204EA7" w:rsidRDefault="00204EA7" w:rsidP="00A00391">
      <w:pPr>
        <w:jc w:val="both"/>
      </w:pPr>
      <w:r>
        <w:t xml:space="preserve">Flocking- </w:t>
      </w:r>
      <w:proofErr w:type="spellStart"/>
      <w:r>
        <w:t>gibi</w:t>
      </w:r>
      <w:proofErr w:type="spellEnd"/>
      <w:r>
        <w:t xml:space="preserve"> </w:t>
      </w:r>
      <w:proofErr w:type="spellStart"/>
      <w:r>
        <w:t>başka</w:t>
      </w:r>
      <w:proofErr w:type="spellEnd"/>
      <w:r>
        <w:t xml:space="preserve"> distance </w:t>
      </w:r>
      <w:proofErr w:type="spellStart"/>
      <w:r>
        <w:t>ayarlama</w:t>
      </w:r>
      <w:proofErr w:type="spellEnd"/>
      <w:r>
        <w:t xml:space="preserve"> </w:t>
      </w:r>
      <w:proofErr w:type="spellStart"/>
      <w:r>
        <w:t>algoritmaları</w:t>
      </w:r>
      <w:proofErr w:type="spellEnd"/>
    </w:p>
    <w:p w14:paraId="6F9F3B9F" w14:textId="77777777" w:rsidR="00204EA7" w:rsidRDefault="00204EA7" w:rsidP="00A00391">
      <w:pPr>
        <w:jc w:val="both"/>
      </w:pPr>
      <w:r>
        <w:t>Flocking</w:t>
      </w:r>
    </w:p>
    <w:p w14:paraId="3349DC40" w14:textId="4ACE83B3" w:rsidR="008858B3" w:rsidRDefault="008858B3" w:rsidP="00A00391">
      <w:pPr>
        <w:jc w:val="both"/>
      </w:pPr>
      <w:r>
        <w:t>Early work explored</w:t>
      </w:r>
    </w:p>
    <w:p w14:paraId="3F7A08FA" w14:textId="1E87F1A3" w:rsidR="008858B3" w:rsidRDefault="008858B3" w:rsidP="00A00391">
      <w:pPr>
        <w:jc w:val="both"/>
      </w:pPr>
      <w:r>
        <w:t>Was further explored</w:t>
      </w:r>
    </w:p>
    <w:p w14:paraId="604DBA6D" w14:textId="30182E20" w:rsidR="008858B3" w:rsidRDefault="008858B3" w:rsidP="00A00391">
      <w:pPr>
        <w:jc w:val="both"/>
      </w:pPr>
      <w:r>
        <w:t>More recent work attempted</w:t>
      </w:r>
    </w:p>
    <w:p w14:paraId="2AAE443D" w14:textId="5C90566B" w:rsidR="008858B3" w:rsidRPr="008858B3" w:rsidRDefault="008858B3" w:rsidP="00A00391">
      <w:pPr>
        <w:jc w:val="both"/>
      </w:pPr>
      <w:r>
        <w:t>In the context of Multi agent</w:t>
      </w:r>
    </w:p>
    <w:p w14:paraId="2AC808B3" w14:textId="77777777" w:rsidR="008858B3" w:rsidRDefault="008858B3" w:rsidP="00A00391">
      <w:pPr>
        <w:jc w:val="both"/>
      </w:pPr>
      <w:r>
        <w:t>Multi agent (cooperation) -Food Collection</w:t>
      </w:r>
    </w:p>
    <w:p w14:paraId="46A6C437" w14:textId="15F1CB4D" w:rsidR="008858B3" w:rsidRDefault="00CE0DFC" w:rsidP="00A00391">
      <w:pPr>
        <w:jc w:val="both"/>
      </w:pPr>
      <w:r>
        <w:t>Epid</w:t>
      </w:r>
      <w:r w:rsidR="008858B3">
        <w:t xml:space="preserve">emic Simulation -SIR Model RL in </w:t>
      </w:r>
      <w:proofErr w:type="spellStart"/>
      <w:r w:rsidR="008858B3">
        <w:t>Covid</w:t>
      </w:r>
      <w:proofErr w:type="spellEnd"/>
    </w:p>
    <w:p w14:paraId="1F14CD18" w14:textId="67128679" w:rsidR="00C5338F" w:rsidRDefault="00D1482C" w:rsidP="00847A65">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p>
    <w:p w14:paraId="3F0F55FB" w14:textId="0E544014" w:rsidR="00C5338F" w:rsidRPr="00986FEE" w:rsidRDefault="00C5338F" w:rsidP="00A00391">
      <w:pPr>
        <w:pStyle w:val="Heading1"/>
        <w:numPr>
          <w:ilvl w:val="0"/>
          <w:numId w:val="2"/>
        </w:numPr>
        <w:jc w:val="both"/>
      </w:pPr>
      <w:bookmarkStart w:id="8" w:name="_Toc48663796"/>
      <w:r>
        <w:t>METHODOLOGY</w:t>
      </w:r>
      <w:bookmarkEnd w:id="8"/>
    </w:p>
    <w:p w14:paraId="7E1D3E6D" w14:textId="3DDA6CB2" w:rsidR="00627D24" w:rsidRDefault="00986FEE" w:rsidP="000165E0">
      <w:pPr>
        <w:pStyle w:val="ListParagraph"/>
      </w:pPr>
      <w:bookmarkStart w:id="9" w:name="_Toc48663797"/>
      <w:r w:rsidRPr="00627D24">
        <w:t>SOCIAL DISTANCING</w:t>
      </w:r>
      <w:bookmarkEnd w:id="9"/>
    </w:p>
    <w:p w14:paraId="2F607FDF" w14:textId="4CF79A14" w:rsidR="00627D24" w:rsidRPr="00627D24" w:rsidRDefault="0063015E" w:rsidP="00A00391">
      <w:pPr>
        <w:jc w:val="both"/>
      </w:pPr>
      <w:r>
        <w:t xml:space="preserve">Social </w:t>
      </w:r>
      <w:proofErr w:type="spellStart"/>
      <w:r>
        <w:t>distancing’in</w:t>
      </w:r>
      <w:proofErr w:type="spellEnd"/>
      <w:r>
        <w:t xml:space="preserve"> </w:t>
      </w:r>
      <w:proofErr w:type="spellStart"/>
      <w:r>
        <w:t>mekanizmasını</w:t>
      </w:r>
      <w:proofErr w:type="spellEnd"/>
      <w:r>
        <w:t xml:space="preserve"> </w:t>
      </w:r>
      <w:proofErr w:type="spellStart"/>
      <w:r>
        <w:t>anlat</w:t>
      </w:r>
      <w:proofErr w:type="spellEnd"/>
      <w:r>
        <w:t>. Proximity mechanism</w:t>
      </w:r>
    </w:p>
    <w:p w14:paraId="052B9F08" w14:textId="2626BA74" w:rsidR="00627D24" w:rsidRDefault="00766664" w:rsidP="000165E0">
      <w:pPr>
        <w:pStyle w:val="ListParagraph"/>
      </w:pPr>
      <w:bookmarkStart w:id="10" w:name="_Toc48663798"/>
      <w:r w:rsidRPr="00627D24">
        <w:t>THEORETICAL FRAMEWORK</w:t>
      </w:r>
      <w:bookmarkEnd w:id="10"/>
    </w:p>
    <w:p w14:paraId="345C687E" w14:textId="203283D1" w:rsidR="00AE51D4" w:rsidRPr="00627D24" w:rsidRDefault="00AE51D4" w:rsidP="00A00391">
      <w:pPr>
        <w:ind w:left="360" w:hanging="360"/>
        <w:jc w:val="both"/>
      </w:pPr>
      <w:r w:rsidRPr="00AE51D4">
        <w:t>The theoretical framework is the structure that can hold or support a theory of a research study. The theoretical framework introduces and describes the theory which explains why the research problem under study exists.</w:t>
      </w:r>
    </w:p>
    <w:p w14:paraId="1D6CD529" w14:textId="675890BE" w:rsidR="00627D24" w:rsidRDefault="00766664" w:rsidP="000165E0">
      <w:pPr>
        <w:pStyle w:val="ListParagraph"/>
      </w:pPr>
      <w:bookmarkStart w:id="11" w:name="_Toc48663799"/>
      <w:r w:rsidRPr="00627D24">
        <w:t>RESEARCH DESIGN</w:t>
      </w:r>
      <w:bookmarkEnd w:id="11"/>
    </w:p>
    <w:p w14:paraId="4BB5A4CF" w14:textId="70A830D4" w:rsidR="00E51280" w:rsidRPr="00E51280" w:rsidRDefault="00E51280" w:rsidP="00A00391">
      <w:pPr>
        <w:jc w:val="both"/>
      </w:pPr>
      <w:r>
        <w:t xml:space="preserve">RL can be roughly divided into </w:t>
      </w:r>
      <w:r w:rsidR="009E7216">
        <w:t>Model-free and Model-based methods. In Model-based methods</w:t>
      </w:r>
      <w:r w:rsidR="00F8029C">
        <w:t xml:space="preserve">, researcher define a cost function to </w:t>
      </w:r>
    </w:p>
    <w:p w14:paraId="733A56BD" w14:textId="5EFBCF56" w:rsidR="00627D24" w:rsidRDefault="009068D4" w:rsidP="00A00391">
      <w:pPr>
        <w:jc w:val="both"/>
      </w:pPr>
      <w:r>
        <w:t>Environment for Epidemic Control</w:t>
      </w:r>
    </w:p>
    <w:p w14:paraId="2A80FE36" w14:textId="7BDA1685" w:rsidR="00FB4302" w:rsidRDefault="00033DD3" w:rsidP="00FB4302">
      <w:pPr>
        <w:jc w:val="both"/>
      </w:pPr>
      <w:proofErr w:type="spellStart"/>
      <w:r>
        <w:t>Önce</w:t>
      </w:r>
      <w:proofErr w:type="spellEnd"/>
      <w:r>
        <w:t xml:space="preserve"> </w:t>
      </w:r>
      <w:r w:rsidR="00FB4302">
        <w:t>single agent</w:t>
      </w:r>
      <w:r w:rsidR="00445EBE">
        <w:t xml:space="preserve"> </w:t>
      </w:r>
      <w:proofErr w:type="spellStart"/>
      <w:r w:rsidR="00445EBE">
        <w:t>çalıştırdım</w:t>
      </w:r>
      <w:proofErr w:type="spellEnd"/>
      <w:r w:rsidR="00445EBE">
        <w:t>.</w:t>
      </w:r>
      <w:r w:rsidR="00FB4302" w:rsidRPr="00FB4302">
        <w:t xml:space="preserve"> </w:t>
      </w:r>
      <w:r w:rsidR="00FB4302">
        <w:t xml:space="preserve">Single agent </w:t>
      </w:r>
      <w:proofErr w:type="spellStart"/>
      <w:r w:rsidR="00FB4302">
        <w:t>çalışmanın</w:t>
      </w:r>
      <w:proofErr w:type="spellEnd"/>
      <w:r w:rsidR="00FB4302">
        <w:t xml:space="preserve"> </w:t>
      </w:r>
      <w:proofErr w:type="spellStart"/>
      <w:r w:rsidR="00FB4302">
        <w:t>avantajlarını</w:t>
      </w:r>
      <w:proofErr w:type="spellEnd"/>
      <w:r w:rsidR="00FB4302">
        <w:t xml:space="preserve"> </w:t>
      </w:r>
      <w:proofErr w:type="spellStart"/>
      <w:r w:rsidR="00FB4302">
        <w:t>anlat</w:t>
      </w:r>
      <w:proofErr w:type="spellEnd"/>
      <w:r w:rsidR="00FB4302">
        <w:t xml:space="preserve">. </w:t>
      </w:r>
      <w:proofErr w:type="spellStart"/>
      <w:r w:rsidR="00FB4302">
        <w:t>Diğer</w:t>
      </w:r>
      <w:proofErr w:type="spellEnd"/>
      <w:r w:rsidR="00FB4302">
        <w:t xml:space="preserve"> </w:t>
      </w:r>
      <w:proofErr w:type="spellStart"/>
      <w:r w:rsidR="00FB4302">
        <w:t>agentlar</w:t>
      </w:r>
      <w:proofErr w:type="spellEnd"/>
      <w:r w:rsidR="00FB4302">
        <w:t xml:space="preserve"> </w:t>
      </w:r>
      <w:proofErr w:type="spellStart"/>
      <w:r w:rsidR="00FB4302">
        <w:t>işin</w:t>
      </w:r>
      <w:proofErr w:type="spellEnd"/>
      <w:r w:rsidR="00FB4302">
        <w:t xml:space="preserve"> </w:t>
      </w:r>
      <w:proofErr w:type="spellStart"/>
      <w:r w:rsidR="00FB4302">
        <w:t>içine</w:t>
      </w:r>
      <w:proofErr w:type="spellEnd"/>
      <w:r w:rsidR="00FB4302">
        <w:t xml:space="preserve"> </w:t>
      </w:r>
      <w:proofErr w:type="spellStart"/>
      <w:r w:rsidR="00FB4302">
        <w:t>girmiyor</w:t>
      </w:r>
      <w:proofErr w:type="spellEnd"/>
      <w:r w:rsidR="00FB4302">
        <w:t xml:space="preserve"> </w:t>
      </w:r>
      <w:proofErr w:type="spellStart"/>
      <w:r w:rsidR="00FB4302">
        <w:t>çok</w:t>
      </w:r>
      <w:proofErr w:type="spellEnd"/>
      <w:r w:rsidR="00FB4302">
        <w:t xml:space="preserve"> </w:t>
      </w:r>
      <w:proofErr w:type="spellStart"/>
      <w:r w:rsidR="00FB4302">
        <w:t>en</w:t>
      </w:r>
      <w:proofErr w:type="spellEnd"/>
      <w:r w:rsidR="00FB4302">
        <w:t xml:space="preserve"> </w:t>
      </w:r>
      <w:proofErr w:type="spellStart"/>
      <w:r w:rsidR="00FB4302">
        <w:t>azından</w:t>
      </w:r>
      <w:proofErr w:type="spellEnd"/>
      <w:r w:rsidR="00FB4302">
        <w:t xml:space="preserve"> task </w:t>
      </w:r>
      <w:proofErr w:type="spellStart"/>
      <w:r w:rsidR="00FB4302">
        <w:t>daha</w:t>
      </w:r>
      <w:proofErr w:type="spellEnd"/>
      <w:r w:rsidR="00FB4302">
        <w:t xml:space="preserve"> </w:t>
      </w:r>
      <w:proofErr w:type="spellStart"/>
      <w:r w:rsidR="00FB4302">
        <w:t>kolaylaşıyor</w:t>
      </w:r>
      <w:proofErr w:type="spellEnd"/>
      <w:r w:rsidR="00FB4302">
        <w:t xml:space="preserve">. </w:t>
      </w:r>
      <w:proofErr w:type="spellStart"/>
      <w:r w:rsidR="00FB4302">
        <w:t>Böylelikle</w:t>
      </w:r>
      <w:proofErr w:type="spellEnd"/>
      <w:r w:rsidR="00FB4302">
        <w:t xml:space="preserve"> ilk </w:t>
      </w:r>
      <w:proofErr w:type="spellStart"/>
      <w:r w:rsidR="00FB4302">
        <w:t>başta</w:t>
      </w:r>
      <w:proofErr w:type="spellEnd"/>
      <w:r w:rsidR="00FB4302">
        <w:t xml:space="preserve"> </w:t>
      </w:r>
      <w:proofErr w:type="spellStart"/>
      <w:r w:rsidR="00FB4302">
        <w:t>setting’I</w:t>
      </w:r>
      <w:proofErr w:type="spellEnd"/>
      <w:r w:rsidR="00FB4302">
        <w:t xml:space="preserve"> </w:t>
      </w:r>
      <w:proofErr w:type="spellStart"/>
      <w:r w:rsidR="00FB4302">
        <w:t>daha</w:t>
      </w:r>
      <w:proofErr w:type="spellEnd"/>
      <w:r w:rsidR="00FB4302">
        <w:t xml:space="preserve"> </w:t>
      </w:r>
      <w:proofErr w:type="spellStart"/>
      <w:r w:rsidR="00FB4302">
        <w:t>sağlıklı</w:t>
      </w:r>
      <w:proofErr w:type="spellEnd"/>
      <w:r w:rsidR="00FB4302">
        <w:t xml:space="preserve"> </w:t>
      </w:r>
      <w:proofErr w:type="spellStart"/>
      <w:r w:rsidR="00FB4302">
        <w:t>kurmamı</w:t>
      </w:r>
      <w:proofErr w:type="spellEnd"/>
      <w:r w:rsidR="00FB4302">
        <w:t xml:space="preserve"> </w:t>
      </w:r>
      <w:proofErr w:type="spellStart"/>
      <w:r w:rsidR="00FB4302">
        <w:t>sağladı</w:t>
      </w:r>
      <w:proofErr w:type="spellEnd"/>
      <w:r w:rsidR="00FB4302">
        <w:t>.</w:t>
      </w:r>
    </w:p>
    <w:p w14:paraId="1993C2F8" w14:textId="47A67EA6" w:rsidR="00FB4302" w:rsidRDefault="00FB4302" w:rsidP="00FB4302">
      <w:pPr>
        <w:jc w:val="both"/>
      </w:pPr>
      <w:r>
        <w:t>Multi-</w:t>
      </w:r>
      <w:proofErr w:type="spellStart"/>
      <w:r>
        <w:t>agentları</w:t>
      </w:r>
      <w:proofErr w:type="spellEnd"/>
      <w:r>
        <w:t xml:space="preserve"> </w:t>
      </w:r>
      <w:proofErr w:type="spellStart"/>
      <w:r>
        <w:t>işin</w:t>
      </w:r>
      <w:proofErr w:type="spellEnd"/>
      <w:r>
        <w:t xml:space="preserve"> </w:t>
      </w:r>
      <w:proofErr w:type="spellStart"/>
      <w:r>
        <w:t>içine</w:t>
      </w:r>
      <w:proofErr w:type="spellEnd"/>
      <w:r>
        <w:t xml:space="preserve"> </w:t>
      </w:r>
      <w:proofErr w:type="spellStart"/>
      <w:r>
        <w:t>katarak</w:t>
      </w:r>
      <w:proofErr w:type="spellEnd"/>
      <w:r>
        <w:t xml:space="preserve"> </w:t>
      </w:r>
      <w:proofErr w:type="spellStart"/>
      <w:r>
        <w:t>nasıl</w:t>
      </w:r>
      <w:proofErr w:type="spellEnd"/>
      <w:r>
        <w:t xml:space="preserve"> non-stationary hale </w:t>
      </w:r>
      <w:proofErr w:type="spellStart"/>
      <w:r>
        <w:t>getirdiğini</w:t>
      </w:r>
      <w:proofErr w:type="spellEnd"/>
      <w:r>
        <w:t xml:space="preserve"> </w:t>
      </w:r>
      <w:proofErr w:type="spellStart"/>
      <w:r>
        <w:t>anlat</w:t>
      </w:r>
      <w:proofErr w:type="spellEnd"/>
      <w:r>
        <w:t xml:space="preserve">. </w:t>
      </w:r>
      <w:r>
        <w:fldChar w:fldCharType="begin" w:fldLock="1"/>
      </w:r>
      <w:r w:rsidR="00FC50B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fldChar w:fldCharType="separate"/>
      </w:r>
      <w:r w:rsidRPr="00FB4302">
        <w:rPr>
          <w:noProof/>
        </w:rPr>
        <w:t>[27]</w:t>
      </w:r>
      <w:r>
        <w:fldChar w:fldCharType="end"/>
      </w:r>
    </w:p>
    <w:p w14:paraId="1E7281B6" w14:textId="54AB565F" w:rsidR="00033DD3" w:rsidRDefault="00033DD3" w:rsidP="00A00391">
      <w:pPr>
        <w:jc w:val="both"/>
      </w:pPr>
    </w:p>
    <w:p w14:paraId="0A024ADC" w14:textId="5FC45B83" w:rsidR="00445EBE" w:rsidRPr="00627D24" w:rsidRDefault="00445EBE" w:rsidP="00A00391">
      <w:pPr>
        <w:jc w:val="both"/>
      </w:pPr>
      <w:proofErr w:type="spellStart"/>
      <w:r>
        <w:t>RewardCube</w:t>
      </w:r>
      <w:proofErr w:type="spellEnd"/>
      <w:r>
        <w:t xml:space="preserve"> </w:t>
      </w:r>
      <w:proofErr w:type="spellStart"/>
      <w:r>
        <w:t>ekledim</w:t>
      </w:r>
      <w:proofErr w:type="spellEnd"/>
      <w:r>
        <w:t xml:space="preserve">. </w:t>
      </w:r>
    </w:p>
    <w:p w14:paraId="3D0DB8C4" w14:textId="77777777" w:rsidR="0063015E" w:rsidRDefault="00C57335" w:rsidP="000165E0">
      <w:pPr>
        <w:pStyle w:val="ListParagraph"/>
      </w:pPr>
      <w:bookmarkStart w:id="12" w:name="_Toc48663800"/>
      <w:r w:rsidRPr="00627D24">
        <w:t>POLICY OPTIMIZATION</w:t>
      </w:r>
      <w:bookmarkEnd w:id="12"/>
    </w:p>
    <w:p w14:paraId="2CB882DF" w14:textId="28A0D4BA" w:rsidR="00627D24" w:rsidRPr="00627D24" w:rsidRDefault="00627D24" w:rsidP="00A00391">
      <w:pPr>
        <w:jc w:val="both"/>
      </w:pPr>
      <w:r w:rsidRPr="00627D24">
        <w:t xml:space="preserve">Agent policies are optimized using Proximal Policy Optimization (PPO) and Soft-Actor Critic (SAC). Both algorithms are compared, and PPO is selected for this task. The training is performed using Unity engine and open source Unity ML-Agents Toolkit. The agents trained in single-agent environments which is located next to each other in scene but do not have any interaction between </w:t>
      </w:r>
      <w:r w:rsidRPr="00627D24">
        <w:lastRenderedPageBreak/>
        <w:t>them. At execution time, each agent act by using only their own observations and at optimization time, we use all agents’ observations to update our policy. So even though 8 different environments are used during training</w:t>
      </w:r>
      <w:r>
        <w:t xml:space="preserve"> </w:t>
      </w:r>
      <w:r w:rsidRPr="00627D24">
        <w:t>there was only neural network as an output.  In other words, agents share the same policy parameters but act and observe independently as each of them were in different states.</w:t>
      </w:r>
      <w:r w:rsidRPr="00627D24">
        <w:tab/>
      </w:r>
    </w:p>
    <w:p w14:paraId="7C8F8DEB" w14:textId="77777777" w:rsidR="00627D24" w:rsidRPr="00627D24" w:rsidRDefault="00627D24" w:rsidP="00A00391">
      <w:pPr>
        <w:jc w:val="both"/>
      </w:pPr>
    </w:p>
    <w:p w14:paraId="756DAE16" w14:textId="364F3861" w:rsidR="00AF649B" w:rsidRDefault="00766664" w:rsidP="00A00391">
      <w:pPr>
        <w:pStyle w:val="Heading1"/>
        <w:numPr>
          <w:ilvl w:val="0"/>
          <w:numId w:val="2"/>
        </w:numPr>
        <w:jc w:val="both"/>
      </w:pPr>
      <w:bookmarkStart w:id="13" w:name="_Toc48663801"/>
      <w:r w:rsidRPr="00766664">
        <w:t>RESULTS</w:t>
      </w:r>
      <w:bookmarkEnd w:id="13"/>
    </w:p>
    <w:p w14:paraId="18329F0F" w14:textId="77777777" w:rsidR="00055100" w:rsidRPr="00055100" w:rsidRDefault="00055100" w:rsidP="00A00391">
      <w:pPr>
        <w:jc w:val="both"/>
      </w:pPr>
    </w:p>
    <w:p w14:paraId="424B8E21" w14:textId="29002752" w:rsidR="00AF649B" w:rsidRDefault="00766664" w:rsidP="00A00391">
      <w:pPr>
        <w:pStyle w:val="Heading1"/>
        <w:numPr>
          <w:ilvl w:val="0"/>
          <w:numId w:val="2"/>
        </w:numPr>
        <w:jc w:val="both"/>
      </w:pPr>
      <w:bookmarkStart w:id="14" w:name="_Toc48663802"/>
      <w:r w:rsidRPr="00766664">
        <w:t>DISCUSSION</w:t>
      </w:r>
      <w:r w:rsidR="00C5338F">
        <w:t xml:space="preserve"> AND CONCLUSION</w:t>
      </w:r>
      <w:bookmarkEnd w:id="14"/>
    </w:p>
    <w:p w14:paraId="05F14232" w14:textId="6DAE87F1"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5BA2157F" w14:textId="68DCD1AD" w:rsidR="00ED659B" w:rsidRDefault="00A41A84" w:rsidP="00A00391">
      <w:pPr>
        <w:ind w:firstLine="360"/>
        <w:jc w:val="both"/>
      </w:pPr>
      <w:r>
        <w:t xml:space="preserve">Our results with epidemic simulation should be viewed as a proof of concept showing </w:t>
      </w:r>
      <w:proofErr w:type="spellStart"/>
      <w:r w:rsidR="00CD000B">
        <w:t>a</w:t>
      </w:r>
      <w:proofErr w:type="spellEnd"/>
      <w:r w:rsidR="00CD000B">
        <w:t xml:space="preserve"> agent-based simulation with reinforcement learning can be </w:t>
      </w:r>
      <w:proofErr w:type="spellStart"/>
      <w:r w:rsidR="00CD000B">
        <w:t>use</w:t>
      </w:r>
      <w:proofErr w:type="spellEnd"/>
      <w:r w:rsidR="00CD000B">
        <w:t xml:space="preserve"> to assist decision makers</w:t>
      </w:r>
      <w:r w:rsidR="008215BA">
        <w:t xml:space="preserve"> during the epidemic</w:t>
      </w:r>
      <w:r w:rsidR="0077114D">
        <w:t>.</w:t>
      </w:r>
    </w:p>
    <w:p w14:paraId="5754BCD3" w14:textId="08A6A690" w:rsidR="00A41A84" w:rsidRPr="00BE5D42" w:rsidRDefault="00ED659B" w:rsidP="00ED659B">
      <w:r>
        <w:br w:type="page"/>
      </w:r>
    </w:p>
    <w:p w14:paraId="72710A0E" w14:textId="160F1B79" w:rsidR="00AF649B" w:rsidRDefault="00766664" w:rsidP="00B24C2A">
      <w:pPr>
        <w:pStyle w:val="Heading1"/>
        <w:numPr>
          <w:ilvl w:val="0"/>
          <w:numId w:val="2"/>
        </w:numPr>
      </w:pPr>
      <w:bookmarkStart w:id="15" w:name="_Toc48663803"/>
      <w:r w:rsidRPr="00766664">
        <w:lastRenderedPageBreak/>
        <w:t>REFERENCES</w:t>
      </w:r>
      <w:bookmarkEnd w:id="15"/>
    </w:p>
    <w:p w14:paraId="5FFD5E7B" w14:textId="33B954D8" w:rsidR="00FC50B1" w:rsidRPr="00FC50B1" w:rsidRDefault="00F5774A" w:rsidP="00FC50B1">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FC50B1" w:rsidRPr="00FC50B1">
        <w:rPr>
          <w:rFonts w:cs="Times New Roman"/>
          <w:noProof/>
          <w:szCs w:val="24"/>
        </w:rPr>
        <w:t>[1]</w:t>
      </w:r>
      <w:r w:rsidR="00FC50B1" w:rsidRPr="00FC50B1">
        <w:rPr>
          <w:rFonts w:cs="Times New Roman"/>
          <w:noProof/>
          <w:szCs w:val="24"/>
        </w:rPr>
        <w:tab/>
        <w:t xml:space="preserve">N. S. Punn, S. K. Sonbhadra, and S. Agarwal, “COVID-19 Epidemic Analysis using Machine Learning and Deep Learning Algorithms,” </w:t>
      </w:r>
      <w:r w:rsidR="00FC50B1" w:rsidRPr="00FC50B1">
        <w:rPr>
          <w:rFonts w:cs="Times New Roman"/>
          <w:i/>
          <w:iCs/>
          <w:noProof/>
          <w:szCs w:val="24"/>
        </w:rPr>
        <w:t>medRxiv</w:t>
      </w:r>
      <w:r w:rsidR="00FC50B1" w:rsidRPr="00FC50B1">
        <w:rPr>
          <w:rFonts w:cs="Times New Roman"/>
          <w:noProof/>
          <w:szCs w:val="24"/>
        </w:rPr>
        <w:t>, p. 2020.04.08.20057679, 2020.</w:t>
      </w:r>
    </w:p>
    <w:p w14:paraId="161E8BBF"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2]</w:t>
      </w:r>
      <w:r w:rsidRPr="00FC50B1">
        <w:rPr>
          <w:rFonts w:cs="Times New Roman"/>
          <w:noProof/>
          <w:szCs w:val="24"/>
        </w:rPr>
        <w:tab/>
        <w:t xml:space="preserve">A. Yañez, C. Hayes, and F. Glavin, “Towards the control of epidemic spread: Designing reinforcement learning environments,” </w:t>
      </w:r>
      <w:r w:rsidRPr="00FC50B1">
        <w:rPr>
          <w:rFonts w:cs="Times New Roman"/>
          <w:i/>
          <w:iCs/>
          <w:noProof/>
          <w:szCs w:val="24"/>
        </w:rPr>
        <w:t>CEUR Workshop Proc.</w:t>
      </w:r>
      <w:r w:rsidRPr="00FC50B1">
        <w:rPr>
          <w:rFonts w:cs="Times New Roman"/>
          <w:noProof/>
          <w:szCs w:val="24"/>
        </w:rPr>
        <w:t>, vol. 2563, pp. 188–199, 2019.</w:t>
      </w:r>
    </w:p>
    <w:p w14:paraId="2CE3E9EA"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3]</w:t>
      </w:r>
      <w:r w:rsidRPr="00FC50B1">
        <w:rPr>
          <w:rFonts w:cs="Times New Roman"/>
          <w:noProof/>
          <w:szCs w:val="24"/>
        </w:rPr>
        <w:tab/>
        <w:t xml:space="preserve">B. Baker </w:t>
      </w:r>
      <w:r w:rsidRPr="00FC50B1">
        <w:rPr>
          <w:rFonts w:cs="Times New Roman"/>
          <w:i/>
          <w:iCs/>
          <w:noProof/>
          <w:szCs w:val="24"/>
        </w:rPr>
        <w:t>et al.</w:t>
      </w:r>
      <w:r w:rsidRPr="00FC50B1">
        <w:rPr>
          <w:rFonts w:cs="Times New Roman"/>
          <w:noProof/>
          <w:szCs w:val="24"/>
        </w:rPr>
        <w:t>, “Emergent Tool Use From Multi-Agent Autocurricula,” 2019.</w:t>
      </w:r>
    </w:p>
    <w:p w14:paraId="3E919372"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4]</w:t>
      </w:r>
      <w:r w:rsidRPr="00FC50B1">
        <w:rPr>
          <w:rFonts w:cs="Times New Roman"/>
          <w:noProof/>
          <w:szCs w:val="24"/>
        </w:rPr>
        <w:tab/>
        <w:t xml:space="preserve">O. Bent, S. L. Remy, S. Roberts, and A. Walcott-Bryant, “Novel Exploration Techniques (NETs) for Malaria Policy Interventions,” </w:t>
      </w:r>
      <w:r w:rsidRPr="00FC50B1">
        <w:rPr>
          <w:rFonts w:cs="Times New Roman"/>
          <w:i/>
          <w:iCs/>
          <w:noProof/>
          <w:szCs w:val="24"/>
        </w:rPr>
        <w:t>32nd AAAI Conf. Artif. Intell. AAAI 2018</w:t>
      </w:r>
      <w:r w:rsidRPr="00FC50B1">
        <w:rPr>
          <w:rFonts w:cs="Times New Roman"/>
          <w:noProof/>
          <w:szCs w:val="24"/>
        </w:rPr>
        <w:t>, pp. 7735–7740, Dec. 2017.</w:t>
      </w:r>
    </w:p>
    <w:p w14:paraId="71D2434B"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5]</w:t>
      </w:r>
      <w:r w:rsidRPr="00FC50B1">
        <w:rPr>
          <w:rFonts w:cs="Times New Roman"/>
          <w:noProof/>
          <w:szCs w:val="24"/>
        </w:rPr>
        <w:tab/>
        <w:t xml:space="preserve">B. C. Perley, “Programming Language Maintenance,” in </w:t>
      </w:r>
      <w:r w:rsidRPr="00FC50B1">
        <w:rPr>
          <w:rFonts w:cs="Times New Roman"/>
          <w:i/>
          <w:iCs/>
          <w:noProof/>
          <w:szCs w:val="24"/>
        </w:rPr>
        <w:t>Defying Maliseet Language Death</w:t>
      </w:r>
      <w:r w:rsidRPr="00FC50B1">
        <w:rPr>
          <w:rFonts w:cs="Times New Roman"/>
          <w:noProof/>
          <w:szCs w:val="24"/>
        </w:rPr>
        <w:t>, UNP - Nebraska, 2017, pp. 63–84.</w:t>
      </w:r>
    </w:p>
    <w:p w14:paraId="2A6C8E02"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6]</w:t>
      </w:r>
      <w:r w:rsidRPr="00FC50B1">
        <w:rPr>
          <w:rFonts w:cs="Times New Roman"/>
          <w:noProof/>
          <w:szCs w:val="24"/>
        </w:rPr>
        <w:tab/>
        <w:t xml:space="preserve">E. C. Mark S. Smolinski, Margaret A. Hamburg, and Joshua Lederberg,  on E. M. T. to H. in the 21st C. B. on Global, and H. I. of Medicine, </w:t>
      </w:r>
      <w:r w:rsidRPr="00FC50B1">
        <w:rPr>
          <w:rFonts w:cs="Times New Roman"/>
          <w:i/>
          <w:iCs/>
          <w:noProof/>
          <w:szCs w:val="24"/>
        </w:rPr>
        <w:t>Microbial Threats to Health</w:t>
      </w:r>
      <w:r w:rsidRPr="00FC50B1">
        <w:rPr>
          <w:rFonts w:cs="Times New Roman"/>
          <w:noProof/>
          <w:szCs w:val="24"/>
        </w:rPr>
        <w:t>. Washington, D.C.: National Academies Press, 2003.</w:t>
      </w:r>
    </w:p>
    <w:p w14:paraId="21909CA6"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7]</w:t>
      </w:r>
      <w:r w:rsidRPr="00FC50B1">
        <w:rPr>
          <w:rFonts w:cs="Times New Roman"/>
          <w:noProof/>
          <w:szCs w:val="24"/>
        </w:rPr>
        <w:tab/>
        <w:t xml:space="preserve">B. Zeigler, A. Muzy, and L. Yilmaz, “Artificial Intelligence in Modeling and Simulation,” in </w:t>
      </w:r>
      <w:r w:rsidRPr="00FC50B1">
        <w:rPr>
          <w:rFonts w:cs="Times New Roman"/>
          <w:i/>
          <w:iCs/>
          <w:noProof/>
          <w:szCs w:val="24"/>
        </w:rPr>
        <w:t>Encyclopedia of Complexity and Systems Science</w:t>
      </w:r>
      <w:r w:rsidRPr="00FC50B1">
        <w:rPr>
          <w:rFonts w:cs="Times New Roman"/>
          <w:noProof/>
          <w:szCs w:val="24"/>
        </w:rPr>
        <w:t>, New York, NY: Springer New York, 2009, pp. 344–368.</w:t>
      </w:r>
    </w:p>
    <w:p w14:paraId="43D64F71"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8]</w:t>
      </w:r>
      <w:r w:rsidRPr="00FC50B1">
        <w:rPr>
          <w:rFonts w:cs="Times New Roman"/>
          <w:noProof/>
          <w:szCs w:val="24"/>
        </w:rPr>
        <w:tab/>
        <w:t xml:space="preserve">B. Osiński </w:t>
      </w:r>
      <w:r w:rsidRPr="00FC50B1">
        <w:rPr>
          <w:rFonts w:cs="Times New Roman"/>
          <w:i/>
          <w:iCs/>
          <w:noProof/>
          <w:szCs w:val="24"/>
        </w:rPr>
        <w:t>et al.</w:t>
      </w:r>
      <w:r w:rsidRPr="00FC50B1">
        <w:rPr>
          <w:rFonts w:cs="Times New Roman"/>
          <w:noProof/>
          <w:szCs w:val="24"/>
        </w:rPr>
        <w:t>, “Simulation-based reinforcement learning for real-world autonomous driving,” 2019.</w:t>
      </w:r>
    </w:p>
    <w:p w14:paraId="0FB2724D"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9]</w:t>
      </w:r>
      <w:r w:rsidRPr="00FC50B1">
        <w:rPr>
          <w:rFonts w:cs="Times New Roman"/>
          <w:noProof/>
          <w:szCs w:val="24"/>
        </w:rPr>
        <w:tab/>
        <w:t xml:space="preserve">Dietz and H. JAP, “Bernoulli was ahead of modern epidemiology,” </w:t>
      </w:r>
      <w:r w:rsidRPr="00FC50B1">
        <w:rPr>
          <w:rFonts w:cs="Times New Roman"/>
          <w:i/>
          <w:iCs/>
          <w:noProof/>
          <w:szCs w:val="24"/>
        </w:rPr>
        <w:t>Nature</w:t>
      </w:r>
      <w:r w:rsidRPr="00FC50B1">
        <w:rPr>
          <w:rFonts w:cs="Times New Roman"/>
          <w:noProof/>
          <w:szCs w:val="24"/>
        </w:rPr>
        <w:t>, 2000.</w:t>
      </w:r>
    </w:p>
    <w:p w14:paraId="4BD7BC0E"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10]</w:t>
      </w:r>
      <w:r w:rsidRPr="00FC50B1">
        <w:rPr>
          <w:rFonts w:cs="Times New Roman"/>
          <w:noProof/>
          <w:szCs w:val="24"/>
        </w:rPr>
        <w:tab/>
        <w:t xml:space="preserve">Robert E. Serfling, “Summary for Policymakers,” in </w:t>
      </w:r>
      <w:r w:rsidRPr="00FC50B1">
        <w:rPr>
          <w:rFonts w:cs="Times New Roman"/>
          <w:i/>
          <w:iCs/>
          <w:noProof/>
          <w:szCs w:val="24"/>
        </w:rPr>
        <w:t>Climate Change 2013 - The Physical Science Basis</w:t>
      </w:r>
      <w:r w:rsidRPr="00FC50B1">
        <w:rPr>
          <w:rFonts w:cs="Times New Roman"/>
          <w:noProof/>
          <w:szCs w:val="24"/>
        </w:rPr>
        <w:t>, vol. 53, no. 9, Intergovernmental Panel on Climate Change, Ed. Cambridge: Cambridge University Press, 2019, pp. 1–30.</w:t>
      </w:r>
    </w:p>
    <w:p w14:paraId="2E5634E3"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11]</w:t>
      </w:r>
      <w:r w:rsidRPr="00FC50B1">
        <w:rPr>
          <w:rFonts w:cs="Times New Roman"/>
          <w:noProof/>
          <w:szCs w:val="24"/>
        </w:rPr>
        <w:tab/>
        <w:t xml:space="preserve">J. S. Koopman, “Emerging objectives and methods in epidemiology.,” </w:t>
      </w:r>
      <w:r w:rsidRPr="00FC50B1">
        <w:rPr>
          <w:rFonts w:cs="Times New Roman"/>
          <w:i/>
          <w:iCs/>
          <w:noProof/>
          <w:szCs w:val="24"/>
        </w:rPr>
        <w:t>Am. J. Public Health</w:t>
      </w:r>
      <w:r w:rsidRPr="00FC50B1">
        <w:rPr>
          <w:rFonts w:cs="Times New Roman"/>
          <w:noProof/>
          <w:szCs w:val="24"/>
        </w:rPr>
        <w:t>, vol. 86, no. 5, pp. 630–632, May 1996.</w:t>
      </w:r>
    </w:p>
    <w:p w14:paraId="3C37AD1A"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12]</w:t>
      </w:r>
      <w:r w:rsidRPr="00FC50B1">
        <w:rPr>
          <w:rFonts w:cs="Times New Roman"/>
          <w:noProof/>
          <w:szCs w:val="24"/>
        </w:rPr>
        <w:tab/>
        <w:t xml:space="preserve">S. A. Hofmeyr and S. Forrest, “Architecture for an artificial immune system.,” </w:t>
      </w:r>
      <w:r w:rsidRPr="00FC50B1">
        <w:rPr>
          <w:rFonts w:cs="Times New Roman"/>
          <w:i/>
          <w:iCs/>
          <w:noProof/>
          <w:szCs w:val="24"/>
        </w:rPr>
        <w:t>Evol. Comput.</w:t>
      </w:r>
      <w:r w:rsidRPr="00FC50B1">
        <w:rPr>
          <w:rFonts w:cs="Times New Roman"/>
          <w:noProof/>
          <w:szCs w:val="24"/>
        </w:rPr>
        <w:t>, vol. 8, no. 4, pp. 443–473, 2000.</w:t>
      </w:r>
    </w:p>
    <w:p w14:paraId="3EF8809B"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13]</w:t>
      </w:r>
      <w:r w:rsidRPr="00FC50B1">
        <w:rPr>
          <w:rFonts w:cs="Times New Roman"/>
          <w:noProof/>
          <w:szCs w:val="24"/>
        </w:rPr>
        <w:tab/>
        <w:t xml:space="preserve">M. Shatnawi, S. Lazarova-Molnar, and N. Zaki, “Modeling and simulation of epidemic spread: Recent advances,” </w:t>
      </w:r>
      <w:r w:rsidRPr="00FC50B1">
        <w:rPr>
          <w:rFonts w:cs="Times New Roman"/>
          <w:i/>
          <w:iCs/>
          <w:noProof/>
          <w:szCs w:val="24"/>
        </w:rPr>
        <w:t>2013 9th Int. Conf. Innov. Inf. Technol. IIT 2013</w:t>
      </w:r>
      <w:r w:rsidRPr="00FC50B1">
        <w:rPr>
          <w:rFonts w:cs="Times New Roman"/>
          <w:noProof/>
          <w:szCs w:val="24"/>
        </w:rPr>
        <w:t>, no. March, pp. 118–123, 2013.</w:t>
      </w:r>
    </w:p>
    <w:p w14:paraId="5E6AA30F"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14]</w:t>
      </w:r>
      <w:r w:rsidRPr="00FC50B1">
        <w:rPr>
          <w:rFonts w:cs="Times New Roman"/>
          <w:noProof/>
          <w:szCs w:val="24"/>
        </w:rPr>
        <w:tab/>
        <w:t xml:space="preserve">S. Richard and A. G. Barto, “An introduction to reinforcement learning,” </w:t>
      </w:r>
      <w:r w:rsidRPr="00FC50B1">
        <w:rPr>
          <w:rFonts w:cs="Times New Roman"/>
          <w:i/>
          <w:iCs/>
          <w:noProof/>
          <w:szCs w:val="24"/>
        </w:rPr>
        <w:t>Decision Theory Models for Applications in Artificial Intelligence: Concepts and Solutions</w:t>
      </w:r>
      <w:r w:rsidRPr="00FC50B1">
        <w:rPr>
          <w:rFonts w:cs="Times New Roman"/>
          <w:noProof/>
          <w:szCs w:val="24"/>
        </w:rPr>
        <w:t>. pp. 63–80, 2011.</w:t>
      </w:r>
    </w:p>
    <w:p w14:paraId="3BFE4DBE"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15]</w:t>
      </w:r>
      <w:r w:rsidRPr="00FC50B1">
        <w:rPr>
          <w:rFonts w:cs="Times New Roman"/>
          <w:noProof/>
          <w:szCs w:val="24"/>
        </w:rPr>
        <w:tab/>
        <w:t xml:space="preserve">W. J. M. Probert </w:t>
      </w:r>
      <w:r w:rsidRPr="00FC50B1">
        <w:rPr>
          <w:rFonts w:cs="Times New Roman"/>
          <w:i/>
          <w:iCs/>
          <w:noProof/>
          <w:szCs w:val="24"/>
        </w:rPr>
        <w:t>et al.</w:t>
      </w:r>
      <w:r w:rsidRPr="00FC50B1">
        <w:rPr>
          <w:rFonts w:cs="Times New Roman"/>
          <w:noProof/>
          <w:szCs w:val="24"/>
        </w:rPr>
        <w:t xml:space="preserve">, “Context matters: using reinforcement learning to develop human-readable, state-dependent outbreak response policies,” </w:t>
      </w:r>
      <w:r w:rsidRPr="00FC50B1">
        <w:rPr>
          <w:rFonts w:cs="Times New Roman"/>
          <w:i/>
          <w:iCs/>
          <w:noProof/>
          <w:szCs w:val="24"/>
        </w:rPr>
        <w:t>Philos. Trans. R. Soc. B Biol. Sci.</w:t>
      </w:r>
      <w:r w:rsidRPr="00FC50B1">
        <w:rPr>
          <w:rFonts w:cs="Times New Roman"/>
          <w:noProof/>
          <w:szCs w:val="24"/>
        </w:rPr>
        <w:t>, vol. 374, no. 1776, p. 20180277, Jul. 2019.</w:t>
      </w:r>
    </w:p>
    <w:p w14:paraId="25F93CF4"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16]</w:t>
      </w:r>
      <w:r w:rsidRPr="00FC50B1">
        <w:rPr>
          <w:rFonts w:cs="Times New Roman"/>
          <w:noProof/>
          <w:szCs w:val="24"/>
        </w:rPr>
        <w:tab/>
        <w:t xml:space="preserve">L. Simonsen, J. R. Gog, D. Olson, and C. Viboud, “Infectious disease surveillance in the big data era: Towards faster and locally relevant systems,” </w:t>
      </w:r>
      <w:r w:rsidRPr="00FC50B1">
        <w:rPr>
          <w:rFonts w:cs="Times New Roman"/>
          <w:i/>
          <w:iCs/>
          <w:noProof/>
          <w:szCs w:val="24"/>
        </w:rPr>
        <w:t>J. Infect. Dis.</w:t>
      </w:r>
      <w:r w:rsidRPr="00FC50B1">
        <w:rPr>
          <w:rFonts w:cs="Times New Roman"/>
          <w:noProof/>
          <w:szCs w:val="24"/>
        </w:rPr>
        <w:t>, vol. 214, no. Suppl 4, pp. S380–S385, 2016.</w:t>
      </w:r>
    </w:p>
    <w:p w14:paraId="65A428B1"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17]</w:t>
      </w:r>
      <w:r w:rsidRPr="00FC50B1">
        <w:rPr>
          <w:rFonts w:cs="Times New Roman"/>
          <w:noProof/>
          <w:szCs w:val="24"/>
        </w:rPr>
        <w:tab/>
        <w:t xml:space="preserve">P. Leung and L. T. Tran, “Predicting shrimp disease occurrence: artificial neural networks vs. logistic regression,” </w:t>
      </w:r>
      <w:r w:rsidRPr="00FC50B1">
        <w:rPr>
          <w:rFonts w:cs="Times New Roman"/>
          <w:i/>
          <w:iCs/>
          <w:noProof/>
          <w:szCs w:val="24"/>
        </w:rPr>
        <w:t>Aquaculture</w:t>
      </w:r>
      <w:r w:rsidRPr="00FC50B1">
        <w:rPr>
          <w:rFonts w:cs="Times New Roman"/>
          <w:noProof/>
          <w:szCs w:val="24"/>
        </w:rPr>
        <w:t>, vol. 187, no. 1–2, pp. 35–49, Jul. 2000.</w:t>
      </w:r>
    </w:p>
    <w:p w14:paraId="65B9F626"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18]</w:t>
      </w:r>
      <w:r w:rsidRPr="00FC50B1">
        <w:rPr>
          <w:rFonts w:cs="Times New Roman"/>
          <w:noProof/>
          <w:szCs w:val="24"/>
        </w:rPr>
        <w:tab/>
        <w:t xml:space="preserve">K. T. D. Eames and M. J. Keeling, “Contact tracing and disease control,” </w:t>
      </w:r>
      <w:r w:rsidRPr="00FC50B1">
        <w:rPr>
          <w:rFonts w:cs="Times New Roman"/>
          <w:i/>
          <w:iCs/>
          <w:noProof/>
          <w:szCs w:val="24"/>
        </w:rPr>
        <w:t>Proc. R. Soc. B Biol. Sci.</w:t>
      </w:r>
      <w:r w:rsidRPr="00FC50B1">
        <w:rPr>
          <w:rFonts w:cs="Times New Roman"/>
          <w:noProof/>
          <w:szCs w:val="24"/>
        </w:rPr>
        <w:t>, vol. 270, no. 1533, pp. 2565–2571, 2003.</w:t>
      </w:r>
    </w:p>
    <w:p w14:paraId="2A250691"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19]</w:t>
      </w:r>
      <w:r w:rsidRPr="00FC50B1">
        <w:rPr>
          <w:rFonts w:cs="Times New Roman"/>
          <w:noProof/>
          <w:szCs w:val="24"/>
        </w:rPr>
        <w:tab/>
        <w:t xml:space="preserve">R. Patel, I. M. Longini, and M. E. Halloran, “Finding optimal vaccination strategies for pandemic influenza using genetic algorithms,” </w:t>
      </w:r>
      <w:r w:rsidRPr="00FC50B1">
        <w:rPr>
          <w:rFonts w:cs="Times New Roman"/>
          <w:i/>
          <w:iCs/>
          <w:noProof/>
          <w:szCs w:val="24"/>
        </w:rPr>
        <w:t>J. Theor. Biol.</w:t>
      </w:r>
      <w:r w:rsidRPr="00FC50B1">
        <w:rPr>
          <w:rFonts w:cs="Times New Roman"/>
          <w:noProof/>
          <w:szCs w:val="24"/>
        </w:rPr>
        <w:t>, vol. 234, no. 2, pp. 201–</w:t>
      </w:r>
      <w:r w:rsidRPr="00FC50B1">
        <w:rPr>
          <w:rFonts w:cs="Times New Roman"/>
          <w:noProof/>
          <w:szCs w:val="24"/>
        </w:rPr>
        <w:lastRenderedPageBreak/>
        <w:t>212, 2005.</w:t>
      </w:r>
    </w:p>
    <w:p w14:paraId="6979BEB1"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20]</w:t>
      </w:r>
      <w:r w:rsidRPr="00FC50B1">
        <w:rPr>
          <w:rFonts w:cs="Times New Roman"/>
          <w:noProof/>
          <w:szCs w:val="24"/>
        </w:rPr>
        <w:tab/>
        <w:t xml:space="preserve">P. Libin </w:t>
      </w:r>
      <w:r w:rsidRPr="00FC50B1">
        <w:rPr>
          <w:rFonts w:cs="Times New Roman"/>
          <w:i/>
          <w:iCs/>
          <w:noProof/>
          <w:szCs w:val="24"/>
        </w:rPr>
        <w:t>et al.</w:t>
      </w:r>
      <w:r w:rsidRPr="00FC50B1">
        <w:rPr>
          <w:rFonts w:cs="Times New Roman"/>
          <w:noProof/>
          <w:szCs w:val="24"/>
        </w:rPr>
        <w:t xml:space="preserve">, </w:t>
      </w:r>
      <w:r w:rsidRPr="00FC50B1">
        <w:rPr>
          <w:rFonts w:cs="Times New Roman"/>
          <w:i/>
          <w:iCs/>
          <w:noProof/>
          <w:szCs w:val="24"/>
        </w:rPr>
        <w:t>Machine Learning and Knowledge Discovery in Databases</w:t>
      </w:r>
      <w:r w:rsidRPr="00FC50B1">
        <w:rPr>
          <w:rFonts w:cs="Times New Roman"/>
          <w:noProof/>
          <w:szCs w:val="24"/>
        </w:rPr>
        <w:t>, vol. 11053, no. June. Cham: Springer International Publishing, 2019.</w:t>
      </w:r>
    </w:p>
    <w:p w14:paraId="7E957A38"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21]</w:t>
      </w:r>
      <w:r w:rsidRPr="00FC50B1">
        <w:rPr>
          <w:rFonts w:cs="Times New Roman"/>
          <w:noProof/>
          <w:szCs w:val="24"/>
        </w:rPr>
        <w:tab/>
        <w:t>T. Alamo, D. G. Reina, and P. Millán, “Data-Driven Methods to Monitor, Model, Forecast and Control Covid-19 Pandemic: Leveraging Data Science, Epidemiology and Control Theory,” pp. 1–65, Jun. 2020.</w:t>
      </w:r>
    </w:p>
    <w:p w14:paraId="477EA217"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22]</w:t>
      </w:r>
      <w:r w:rsidRPr="00FC50B1">
        <w:rPr>
          <w:rFonts w:cs="Times New Roman"/>
          <w:noProof/>
          <w:szCs w:val="24"/>
        </w:rPr>
        <w:tab/>
        <w:t>K. Zhang, Z. Yang, and T. Başar, “Multi-Agent Reinforcement Learning: A Selective Overview of Theories and Algorithms,” pp. 1–72, Nov. 2019.</w:t>
      </w:r>
    </w:p>
    <w:p w14:paraId="601D2DFC"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23]</w:t>
      </w:r>
      <w:r w:rsidRPr="00FC50B1">
        <w:rPr>
          <w:rFonts w:cs="Times New Roman"/>
          <w:noProof/>
          <w:szCs w:val="24"/>
        </w:rPr>
        <w:tab/>
        <w:t xml:space="preserve">OpenAI </w:t>
      </w:r>
      <w:r w:rsidRPr="00FC50B1">
        <w:rPr>
          <w:rFonts w:cs="Times New Roman"/>
          <w:i/>
          <w:iCs/>
          <w:noProof/>
          <w:szCs w:val="24"/>
        </w:rPr>
        <w:t>et al.</w:t>
      </w:r>
      <w:r w:rsidRPr="00FC50B1">
        <w:rPr>
          <w:rFonts w:cs="Times New Roman"/>
          <w:noProof/>
          <w:szCs w:val="24"/>
        </w:rPr>
        <w:t>, “Dota 2 with Large Scale Deep Reinforcement Learning,” Dec. 2019.</w:t>
      </w:r>
    </w:p>
    <w:p w14:paraId="5A7A1062"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24]</w:t>
      </w:r>
      <w:r w:rsidRPr="00FC50B1">
        <w:rPr>
          <w:rFonts w:cs="Times New Roman"/>
          <w:noProof/>
          <w:szCs w:val="24"/>
        </w:rPr>
        <w:tab/>
        <w:t xml:space="preserve">L. Busoniu, R. Babuska, and B. De Schutter, “A Comprehensive Survey of Multiagent Reinforcement Learning,” </w:t>
      </w:r>
      <w:r w:rsidRPr="00FC50B1">
        <w:rPr>
          <w:rFonts w:cs="Times New Roman"/>
          <w:i/>
          <w:iCs/>
          <w:noProof/>
          <w:szCs w:val="24"/>
        </w:rPr>
        <w:t>IEEE Trans. Syst. Man, Cybern. Part C (Applications Rev.</w:t>
      </w:r>
      <w:r w:rsidRPr="00FC50B1">
        <w:rPr>
          <w:rFonts w:cs="Times New Roman"/>
          <w:noProof/>
          <w:szCs w:val="24"/>
        </w:rPr>
        <w:t>, vol. 38, no. 2, pp. 156–172, Mar. 2008.</w:t>
      </w:r>
    </w:p>
    <w:p w14:paraId="17D378C3"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25]</w:t>
      </w:r>
      <w:r w:rsidRPr="00FC50B1">
        <w:rPr>
          <w:rFonts w:cs="Times New Roman"/>
          <w:noProof/>
          <w:szCs w:val="24"/>
        </w:rPr>
        <w:tab/>
        <w:t xml:space="preserve">J. Z. Leibo, V. Zambaldi, M. Lanctot, J. Marecki, and T. Graepel, “Multi-agent reinforcement learning in sequential social dilemmas,” </w:t>
      </w:r>
      <w:r w:rsidRPr="00FC50B1">
        <w:rPr>
          <w:rFonts w:cs="Times New Roman"/>
          <w:i/>
          <w:iCs/>
          <w:noProof/>
          <w:szCs w:val="24"/>
        </w:rPr>
        <w:t>Proc. Int. Jt. Conf. Auton. Agents Multiagent Syst. AAMAS</w:t>
      </w:r>
      <w:r w:rsidRPr="00FC50B1">
        <w:rPr>
          <w:rFonts w:cs="Times New Roman"/>
          <w:noProof/>
          <w:szCs w:val="24"/>
        </w:rPr>
        <w:t>, vol. 1, pp. 464–473, 2017.</w:t>
      </w:r>
    </w:p>
    <w:p w14:paraId="26CC9FAB"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26]</w:t>
      </w:r>
      <w:r w:rsidRPr="00FC50B1">
        <w:rPr>
          <w:rFonts w:cs="Times New Roman"/>
          <w:noProof/>
          <w:szCs w:val="24"/>
        </w:rPr>
        <w:tab/>
        <w:t xml:space="preserve">J. W. Lee, J. Park, J. O, J. Lee, and E. Hong, “A multiagent approach to Q-learning for daily stock trading,” </w:t>
      </w:r>
      <w:r w:rsidRPr="00FC50B1">
        <w:rPr>
          <w:rFonts w:cs="Times New Roman"/>
          <w:i/>
          <w:iCs/>
          <w:noProof/>
          <w:szCs w:val="24"/>
        </w:rPr>
        <w:t>IEEE Trans. Syst. Man, Cybern. Part ASystems Humans</w:t>
      </w:r>
      <w:r w:rsidRPr="00FC50B1">
        <w:rPr>
          <w:rFonts w:cs="Times New Roman"/>
          <w:noProof/>
          <w:szCs w:val="24"/>
        </w:rPr>
        <w:t>, vol. 37, no. 6, pp. 864–877, 2007.</w:t>
      </w:r>
    </w:p>
    <w:p w14:paraId="131619E6" w14:textId="77777777" w:rsidR="00FC50B1" w:rsidRPr="00FC50B1" w:rsidRDefault="00FC50B1" w:rsidP="00FC50B1">
      <w:pPr>
        <w:widowControl w:val="0"/>
        <w:autoSpaceDE w:val="0"/>
        <w:autoSpaceDN w:val="0"/>
        <w:adjustRightInd w:val="0"/>
        <w:spacing w:line="240" w:lineRule="auto"/>
        <w:ind w:left="640" w:hanging="640"/>
        <w:rPr>
          <w:rFonts w:cs="Times New Roman"/>
          <w:noProof/>
          <w:szCs w:val="24"/>
        </w:rPr>
      </w:pPr>
      <w:r w:rsidRPr="00FC50B1">
        <w:rPr>
          <w:rFonts w:cs="Times New Roman"/>
          <w:noProof/>
          <w:szCs w:val="24"/>
        </w:rPr>
        <w:t>[27]</w:t>
      </w:r>
      <w:r w:rsidRPr="00FC50B1">
        <w:rPr>
          <w:rFonts w:cs="Times New Roman"/>
          <w:noProof/>
          <w:szCs w:val="24"/>
        </w:rPr>
        <w:tab/>
        <w:t xml:space="preserve">S. Padakandla, P. K. J, and S. Bhatnagar, “Reinforcement Learning in Non-Stationary Environments,” </w:t>
      </w:r>
      <w:r w:rsidRPr="00FC50B1">
        <w:rPr>
          <w:rFonts w:cs="Times New Roman"/>
          <w:i/>
          <w:iCs/>
          <w:noProof/>
          <w:szCs w:val="24"/>
        </w:rPr>
        <w:t>Appl. Intell.</w:t>
      </w:r>
      <w:r w:rsidRPr="00FC50B1">
        <w:rPr>
          <w:rFonts w:cs="Times New Roman"/>
          <w:noProof/>
          <w:szCs w:val="24"/>
        </w:rPr>
        <w:t>, May 2019.</w:t>
      </w:r>
    </w:p>
    <w:p w14:paraId="51EC3790" w14:textId="77777777" w:rsidR="00FC50B1" w:rsidRPr="00FC50B1" w:rsidRDefault="00FC50B1" w:rsidP="00FC50B1">
      <w:pPr>
        <w:widowControl w:val="0"/>
        <w:autoSpaceDE w:val="0"/>
        <w:autoSpaceDN w:val="0"/>
        <w:adjustRightInd w:val="0"/>
        <w:spacing w:line="240" w:lineRule="auto"/>
        <w:ind w:left="640" w:hanging="640"/>
        <w:rPr>
          <w:rFonts w:cs="Times New Roman"/>
          <w:noProof/>
        </w:rPr>
      </w:pPr>
      <w:r w:rsidRPr="00FC50B1">
        <w:rPr>
          <w:rFonts w:cs="Times New Roman"/>
          <w:noProof/>
          <w:szCs w:val="24"/>
        </w:rPr>
        <w:t>[28]</w:t>
      </w:r>
      <w:r w:rsidRPr="00FC50B1">
        <w:rPr>
          <w:rFonts w:cs="Times New Roman"/>
          <w:noProof/>
          <w:szCs w:val="24"/>
        </w:rPr>
        <w:tab/>
        <w:t xml:space="preserve">P. Hernandez-Leal, B. Kartal, and M. E. Taylor, “A Survey and Critique of Multiagent Deep Reinforcement Learning,” </w:t>
      </w:r>
      <w:r w:rsidRPr="00FC50B1">
        <w:rPr>
          <w:rFonts w:cs="Times New Roman"/>
          <w:i/>
          <w:iCs/>
          <w:noProof/>
          <w:szCs w:val="24"/>
        </w:rPr>
        <w:t>Auton. Agent. Multi. Agent. Syst.</w:t>
      </w:r>
      <w:r w:rsidRPr="00FC50B1">
        <w:rPr>
          <w:rFonts w:cs="Times New Roman"/>
          <w:noProof/>
          <w:szCs w:val="24"/>
        </w:rPr>
        <w:t>, vol. 33, no. 6, pp. 750–797, Oct. 2018.</w:t>
      </w:r>
    </w:p>
    <w:p w14:paraId="5C9DA974" w14:textId="516377D3" w:rsidR="00F5774A" w:rsidRPr="00F5774A" w:rsidRDefault="00F5774A" w:rsidP="00F5774A">
      <w:r>
        <w:fldChar w:fldCharType="end"/>
      </w:r>
    </w:p>
    <w:p w14:paraId="2F54BC16" w14:textId="2F1BDBF1" w:rsidR="00AF649B" w:rsidRPr="00AF649B" w:rsidRDefault="00AF649B" w:rsidP="003845DE">
      <w:pPr>
        <w:pStyle w:val="Heading1"/>
        <w:numPr>
          <w:ilvl w:val="0"/>
          <w:numId w:val="2"/>
        </w:numPr>
      </w:pPr>
      <w:bookmarkStart w:id="16" w:name="_Toc48663804"/>
      <w:r w:rsidRPr="00766664">
        <w:t>Appendix</w:t>
      </w:r>
      <w:bookmarkEnd w:id="16"/>
    </w:p>
    <w:sectPr w:rsidR="00AF649B" w:rsidRPr="00AF649B" w:rsidSect="00DB5027">
      <w:headerReference w:type="default" r:id="rId22"/>
      <w:footerReference w:type="default" r:id="rId23"/>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4F0C11" w14:textId="77777777" w:rsidR="0092350E" w:rsidRDefault="0092350E" w:rsidP="00187483">
      <w:pPr>
        <w:spacing w:after="0" w:line="240" w:lineRule="auto"/>
      </w:pPr>
      <w:r>
        <w:separator/>
      </w:r>
    </w:p>
  </w:endnote>
  <w:endnote w:type="continuationSeparator" w:id="0">
    <w:p w14:paraId="0164BAC9" w14:textId="77777777" w:rsidR="0092350E" w:rsidRDefault="0092350E"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FB4302" w:rsidRDefault="00FB430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FB4302" w:rsidRDefault="00FB43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86CFD8" w14:textId="77777777" w:rsidR="0092350E" w:rsidRDefault="0092350E" w:rsidP="00187483">
      <w:pPr>
        <w:spacing w:after="0" w:line="240" w:lineRule="auto"/>
      </w:pPr>
      <w:r>
        <w:separator/>
      </w:r>
    </w:p>
  </w:footnote>
  <w:footnote w:type="continuationSeparator" w:id="0">
    <w:p w14:paraId="0DF5303E" w14:textId="77777777" w:rsidR="0092350E" w:rsidRDefault="0092350E"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FB4302" w:rsidRDefault="00FB4302" w:rsidP="00986FEE">
    <w:pPr>
      <w:pStyle w:val="BodyText"/>
      <w:spacing w:line="14" w:lineRule="auto"/>
    </w:pPr>
    <w:r>
      <w:rPr>
        <w:noProof/>
      </w:rPr>
      <mc:AlternateContent>
        <mc:Choice Requires="wps">
          <w:drawing>
            <wp:anchor distT="0" distB="0" distL="114300" distR="114300" simplePos="0" relativeHeight="251660288"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FB4302" w:rsidRDefault="00FB4302"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28" type="#_x0000_t202" style="position:absolute;margin-left:105.75pt;margin-top:22.5pt;width:261pt;height:14.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FB4302" w:rsidRDefault="00FB4302"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659264"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39C22B" id="Straight Connector 2"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p w14:paraId="3373803B" w14:textId="65941AEA" w:rsidR="00FB4302" w:rsidRDefault="00FB43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5F0057"/>
    <w:multiLevelType w:val="hybridMultilevel"/>
    <w:tmpl w:val="B838CC8E"/>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575D17"/>
    <w:multiLevelType w:val="hybridMultilevel"/>
    <w:tmpl w:val="C8D079EE"/>
    <w:lvl w:ilvl="0" w:tplc="0F604FD6">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BCC5FEF"/>
    <w:multiLevelType w:val="hybridMultilevel"/>
    <w:tmpl w:val="3D484058"/>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num w:numId="1">
    <w:abstractNumId w:val="0"/>
  </w:num>
  <w:num w:numId="2">
    <w:abstractNumId w:val="2"/>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142FD"/>
    <w:rsid w:val="000165E0"/>
    <w:rsid w:val="00017D42"/>
    <w:rsid w:val="0002635B"/>
    <w:rsid w:val="000302AB"/>
    <w:rsid w:val="000304AD"/>
    <w:rsid w:val="00033DD3"/>
    <w:rsid w:val="00036139"/>
    <w:rsid w:val="00036D42"/>
    <w:rsid w:val="00041C94"/>
    <w:rsid w:val="00042781"/>
    <w:rsid w:val="00042FCC"/>
    <w:rsid w:val="000445EF"/>
    <w:rsid w:val="00044DF1"/>
    <w:rsid w:val="000459B7"/>
    <w:rsid w:val="00054B91"/>
    <w:rsid w:val="00054BA4"/>
    <w:rsid w:val="00055100"/>
    <w:rsid w:val="00055264"/>
    <w:rsid w:val="000619B1"/>
    <w:rsid w:val="0007677A"/>
    <w:rsid w:val="00082DA2"/>
    <w:rsid w:val="00087484"/>
    <w:rsid w:val="000A03FF"/>
    <w:rsid w:val="000A0889"/>
    <w:rsid w:val="000A172A"/>
    <w:rsid w:val="000A1904"/>
    <w:rsid w:val="000A41F5"/>
    <w:rsid w:val="000B4C86"/>
    <w:rsid w:val="000C22A4"/>
    <w:rsid w:val="000C7A9F"/>
    <w:rsid w:val="000E315B"/>
    <w:rsid w:val="000E7B5B"/>
    <w:rsid w:val="000F1540"/>
    <w:rsid w:val="000F1E77"/>
    <w:rsid w:val="000F6109"/>
    <w:rsid w:val="001063CA"/>
    <w:rsid w:val="00110FA1"/>
    <w:rsid w:val="00111CA7"/>
    <w:rsid w:val="00116FEA"/>
    <w:rsid w:val="00125B50"/>
    <w:rsid w:val="00134D73"/>
    <w:rsid w:val="00134EBE"/>
    <w:rsid w:val="00136637"/>
    <w:rsid w:val="00137E20"/>
    <w:rsid w:val="00143D70"/>
    <w:rsid w:val="00162FC7"/>
    <w:rsid w:val="00171D28"/>
    <w:rsid w:val="0017631D"/>
    <w:rsid w:val="00187483"/>
    <w:rsid w:val="00187637"/>
    <w:rsid w:val="001962A3"/>
    <w:rsid w:val="001A4F6B"/>
    <w:rsid w:val="001A506F"/>
    <w:rsid w:val="001B680C"/>
    <w:rsid w:val="001B6BE8"/>
    <w:rsid w:val="001D07A9"/>
    <w:rsid w:val="001D1A1A"/>
    <w:rsid w:val="001F1079"/>
    <w:rsid w:val="00204EA7"/>
    <w:rsid w:val="00210198"/>
    <w:rsid w:val="00224402"/>
    <w:rsid w:val="0022508C"/>
    <w:rsid w:val="00227BAC"/>
    <w:rsid w:val="00227D5B"/>
    <w:rsid w:val="002308B2"/>
    <w:rsid w:val="0023207B"/>
    <w:rsid w:val="002407E0"/>
    <w:rsid w:val="00244D82"/>
    <w:rsid w:val="00247715"/>
    <w:rsid w:val="0025316C"/>
    <w:rsid w:val="00255672"/>
    <w:rsid w:val="00260219"/>
    <w:rsid w:val="00263904"/>
    <w:rsid w:val="00265313"/>
    <w:rsid w:val="00267492"/>
    <w:rsid w:val="00267F4A"/>
    <w:rsid w:val="0027025A"/>
    <w:rsid w:val="00276310"/>
    <w:rsid w:val="00285486"/>
    <w:rsid w:val="00290BE8"/>
    <w:rsid w:val="002B12A7"/>
    <w:rsid w:val="002B3C78"/>
    <w:rsid w:val="002C0C30"/>
    <w:rsid w:val="002C5BA1"/>
    <w:rsid w:val="002E3203"/>
    <w:rsid w:val="002E4380"/>
    <w:rsid w:val="002E4A37"/>
    <w:rsid w:val="002E6A1A"/>
    <w:rsid w:val="002E7790"/>
    <w:rsid w:val="002F2817"/>
    <w:rsid w:val="002F355C"/>
    <w:rsid w:val="002F64E8"/>
    <w:rsid w:val="00304415"/>
    <w:rsid w:val="00304EFE"/>
    <w:rsid w:val="003052E6"/>
    <w:rsid w:val="003056BF"/>
    <w:rsid w:val="0031287F"/>
    <w:rsid w:val="00316F4C"/>
    <w:rsid w:val="00320648"/>
    <w:rsid w:val="00321CAC"/>
    <w:rsid w:val="003343F4"/>
    <w:rsid w:val="00335667"/>
    <w:rsid w:val="003427A5"/>
    <w:rsid w:val="00350ACC"/>
    <w:rsid w:val="00352091"/>
    <w:rsid w:val="00353BA4"/>
    <w:rsid w:val="00361706"/>
    <w:rsid w:val="003638AE"/>
    <w:rsid w:val="00371D76"/>
    <w:rsid w:val="00375CB4"/>
    <w:rsid w:val="003845DE"/>
    <w:rsid w:val="00390A00"/>
    <w:rsid w:val="003924CF"/>
    <w:rsid w:val="003B2765"/>
    <w:rsid w:val="003B7CDC"/>
    <w:rsid w:val="003C3B2F"/>
    <w:rsid w:val="003D0C83"/>
    <w:rsid w:val="003D1240"/>
    <w:rsid w:val="003D252B"/>
    <w:rsid w:val="003D4FD9"/>
    <w:rsid w:val="003D64BB"/>
    <w:rsid w:val="00400EF3"/>
    <w:rsid w:val="00401D08"/>
    <w:rsid w:val="00402F50"/>
    <w:rsid w:val="00412C91"/>
    <w:rsid w:val="00413800"/>
    <w:rsid w:val="004229E6"/>
    <w:rsid w:val="00422F99"/>
    <w:rsid w:val="00427FC6"/>
    <w:rsid w:val="004326CB"/>
    <w:rsid w:val="0044157D"/>
    <w:rsid w:val="00444061"/>
    <w:rsid w:val="00445EBE"/>
    <w:rsid w:val="004525C6"/>
    <w:rsid w:val="00452958"/>
    <w:rsid w:val="004554C1"/>
    <w:rsid w:val="004575C1"/>
    <w:rsid w:val="00466AD0"/>
    <w:rsid w:val="00471907"/>
    <w:rsid w:val="00472F75"/>
    <w:rsid w:val="00474A97"/>
    <w:rsid w:val="004777CD"/>
    <w:rsid w:val="00481F2F"/>
    <w:rsid w:val="004956D9"/>
    <w:rsid w:val="00497750"/>
    <w:rsid w:val="004B4954"/>
    <w:rsid w:val="004B7C52"/>
    <w:rsid w:val="004C25CC"/>
    <w:rsid w:val="004C5E94"/>
    <w:rsid w:val="004D6E6A"/>
    <w:rsid w:val="004E1954"/>
    <w:rsid w:val="004E2B5D"/>
    <w:rsid w:val="004E2F15"/>
    <w:rsid w:val="004E4A1D"/>
    <w:rsid w:val="004E7B5E"/>
    <w:rsid w:val="004E7DC3"/>
    <w:rsid w:val="004F033B"/>
    <w:rsid w:val="004F7B17"/>
    <w:rsid w:val="0050069E"/>
    <w:rsid w:val="005014E8"/>
    <w:rsid w:val="005045B5"/>
    <w:rsid w:val="00511B93"/>
    <w:rsid w:val="00515C77"/>
    <w:rsid w:val="00525FA1"/>
    <w:rsid w:val="00527665"/>
    <w:rsid w:val="00541135"/>
    <w:rsid w:val="00546354"/>
    <w:rsid w:val="005523B2"/>
    <w:rsid w:val="00553E09"/>
    <w:rsid w:val="00560CFF"/>
    <w:rsid w:val="0057510F"/>
    <w:rsid w:val="00581EFD"/>
    <w:rsid w:val="00584E93"/>
    <w:rsid w:val="00590C2B"/>
    <w:rsid w:val="005968BA"/>
    <w:rsid w:val="00596B6C"/>
    <w:rsid w:val="005B17F8"/>
    <w:rsid w:val="005B1A62"/>
    <w:rsid w:val="005B226C"/>
    <w:rsid w:val="005C4A4F"/>
    <w:rsid w:val="005E3E14"/>
    <w:rsid w:val="005E4979"/>
    <w:rsid w:val="005F0E53"/>
    <w:rsid w:val="005F4BFA"/>
    <w:rsid w:val="005F5AF6"/>
    <w:rsid w:val="005F7FE1"/>
    <w:rsid w:val="00600BA0"/>
    <w:rsid w:val="0060706E"/>
    <w:rsid w:val="0061690F"/>
    <w:rsid w:val="0062256C"/>
    <w:rsid w:val="00622F30"/>
    <w:rsid w:val="00627D24"/>
    <w:rsid w:val="0063015E"/>
    <w:rsid w:val="00641D56"/>
    <w:rsid w:val="00666E93"/>
    <w:rsid w:val="006673DA"/>
    <w:rsid w:val="006771AD"/>
    <w:rsid w:val="00680B99"/>
    <w:rsid w:val="0068291C"/>
    <w:rsid w:val="006942E8"/>
    <w:rsid w:val="006967EC"/>
    <w:rsid w:val="006A75AB"/>
    <w:rsid w:val="006B2C64"/>
    <w:rsid w:val="006C09D2"/>
    <w:rsid w:val="006C4E58"/>
    <w:rsid w:val="006C5E67"/>
    <w:rsid w:val="006C7C01"/>
    <w:rsid w:val="006D30AC"/>
    <w:rsid w:val="006E255C"/>
    <w:rsid w:val="006E4E9C"/>
    <w:rsid w:val="006F3472"/>
    <w:rsid w:val="006F64D6"/>
    <w:rsid w:val="007005E6"/>
    <w:rsid w:val="00704CC2"/>
    <w:rsid w:val="00713AAE"/>
    <w:rsid w:val="007141BA"/>
    <w:rsid w:val="00723F56"/>
    <w:rsid w:val="0072526B"/>
    <w:rsid w:val="007325A2"/>
    <w:rsid w:val="007335FF"/>
    <w:rsid w:val="00742035"/>
    <w:rsid w:val="00751828"/>
    <w:rsid w:val="00755DE3"/>
    <w:rsid w:val="00757313"/>
    <w:rsid w:val="00766664"/>
    <w:rsid w:val="0077114D"/>
    <w:rsid w:val="00780EE1"/>
    <w:rsid w:val="007834CA"/>
    <w:rsid w:val="007843E7"/>
    <w:rsid w:val="007874C5"/>
    <w:rsid w:val="007A0EFB"/>
    <w:rsid w:val="007A3336"/>
    <w:rsid w:val="007B2861"/>
    <w:rsid w:val="007B34D2"/>
    <w:rsid w:val="007B5C7A"/>
    <w:rsid w:val="007C0116"/>
    <w:rsid w:val="007C6BD2"/>
    <w:rsid w:val="007D65E2"/>
    <w:rsid w:val="007F35FA"/>
    <w:rsid w:val="007F4066"/>
    <w:rsid w:val="0080081E"/>
    <w:rsid w:val="00806577"/>
    <w:rsid w:val="008106B2"/>
    <w:rsid w:val="00812F31"/>
    <w:rsid w:val="0081551D"/>
    <w:rsid w:val="00815BB1"/>
    <w:rsid w:val="008215BA"/>
    <w:rsid w:val="0082576D"/>
    <w:rsid w:val="00834BAA"/>
    <w:rsid w:val="008352B7"/>
    <w:rsid w:val="00843635"/>
    <w:rsid w:val="00847A65"/>
    <w:rsid w:val="00852AB3"/>
    <w:rsid w:val="008550A5"/>
    <w:rsid w:val="00856691"/>
    <w:rsid w:val="008612BB"/>
    <w:rsid w:val="008666D5"/>
    <w:rsid w:val="0086690F"/>
    <w:rsid w:val="008803B4"/>
    <w:rsid w:val="00883B9E"/>
    <w:rsid w:val="008858B3"/>
    <w:rsid w:val="0088776C"/>
    <w:rsid w:val="00890235"/>
    <w:rsid w:val="00891306"/>
    <w:rsid w:val="008A74A7"/>
    <w:rsid w:val="008B0AE4"/>
    <w:rsid w:val="008B1CE9"/>
    <w:rsid w:val="008D0D17"/>
    <w:rsid w:val="008D150C"/>
    <w:rsid w:val="008D78F4"/>
    <w:rsid w:val="008E3CA6"/>
    <w:rsid w:val="0090072E"/>
    <w:rsid w:val="009013F4"/>
    <w:rsid w:val="009068D4"/>
    <w:rsid w:val="009147F2"/>
    <w:rsid w:val="0092350E"/>
    <w:rsid w:val="009258BE"/>
    <w:rsid w:val="00926DA1"/>
    <w:rsid w:val="009273B0"/>
    <w:rsid w:val="009361DB"/>
    <w:rsid w:val="00942DAF"/>
    <w:rsid w:val="00945766"/>
    <w:rsid w:val="00946EB2"/>
    <w:rsid w:val="00947D1D"/>
    <w:rsid w:val="009603A7"/>
    <w:rsid w:val="009628B8"/>
    <w:rsid w:val="00963224"/>
    <w:rsid w:val="00967CA7"/>
    <w:rsid w:val="0097066A"/>
    <w:rsid w:val="00980005"/>
    <w:rsid w:val="00982D4B"/>
    <w:rsid w:val="00984CBE"/>
    <w:rsid w:val="00986FEE"/>
    <w:rsid w:val="009957BB"/>
    <w:rsid w:val="00995C8E"/>
    <w:rsid w:val="00995F5F"/>
    <w:rsid w:val="00996294"/>
    <w:rsid w:val="009A391D"/>
    <w:rsid w:val="009B30C7"/>
    <w:rsid w:val="009B6CA5"/>
    <w:rsid w:val="009B6D05"/>
    <w:rsid w:val="009C1F9F"/>
    <w:rsid w:val="009E3721"/>
    <w:rsid w:val="009E7216"/>
    <w:rsid w:val="009E72B8"/>
    <w:rsid w:val="009F09B8"/>
    <w:rsid w:val="009F661B"/>
    <w:rsid w:val="00A00183"/>
    <w:rsid w:val="00A00391"/>
    <w:rsid w:val="00A02D12"/>
    <w:rsid w:val="00A04E85"/>
    <w:rsid w:val="00A075E9"/>
    <w:rsid w:val="00A14D74"/>
    <w:rsid w:val="00A15A8D"/>
    <w:rsid w:val="00A20A7C"/>
    <w:rsid w:val="00A271A9"/>
    <w:rsid w:val="00A33897"/>
    <w:rsid w:val="00A41A84"/>
    <w:rsid w:val="00A425DF"/>
    <w:rsid w:val="00A42F9C"/>
    <w:rsid w:val="00A50C4E"/>
    <w:rsid w:val="00A55A0E"/>
    <w:rsid w:val="00A61DEF"/>
    <w:rsid w:val="00A61FA5"/>
    <w:rsid w:val="00A63E34"/>
    <w:rsid w:val="00A678C8"/>
    <w:rsid w:val="00A67D55"/>
    <w:rsid w:val="00A74069"/>
    <w:rsid w:val="00A76FBF"/>
    <w:rsid w:val="00A8123E"/>
    <w:rsid w:val="00A81588"/>
    <w:rsid w:val="00A84A31"/>
    <w:rsid w:val="00A86E6F"/>
    <w:rsid w:val="00A9226F"/>
    <w:rsid w:val="00AA45D2"/>
    <w:rsid w:val="00AB3F56"/>
    <w:rsid w:val="00AC2355"/>
    <w:rsid w:val="00AC3A57"/>
    <w:rsid w:val="00AC6970"/>
    <w:rsid w:val="00AE09EF"/>
    <w:rsid w:val="00AE21D9"/>
    <w:rsid w:val="00AE49B3"/>
    <w:rsid w:val="00AE51D4"/>
    <w:rsid w:val="00AF2751"/>
    <w:rsid w:val="00AF649B"/>
    <w:rsid w:val="00AF759B"/>
    <w:rsid w:val="00B049CA"/>
    <w:rsid w:val="00B05421"/>
    <w:rsid w:val="00B24C2A"/>
    <w:rsid w:val="00B27879"/>
    <w:rsid w:val="00B30F60"/>
    <w:rsid w:val="00B31097"/>
    <w:rsid w:val="00B34AD1"/>
    <w:rsid w:val="00B44980"/>
    <w:rsid w:val="00B51995"/>
    <w:rsid w:val="00B56057"/>
    <w:rsid w:val="00B715A5"/>
    <w:rsid w:val="00B71659"/>
    <w:rsid w:val="00B77B4D"/>
    <w:rsid w:val="00B77F5B"/>
    <w:rsid w:val="00B812C4"/>
    <w:rsid w:val="00B852DB"/>
    <w:rsid w:val="00B872CD"/>
    <w:rsid w:val="00B95304"/>
    <w:rsid w:val="00B9691F"/>
    <w:rsid w:val="00BA0D6E"/>
    <w:rsid w:val="00BA660F"/>
    <w:rsid w:val="00BB0E93"/>
    <w:rsid w:val="00BB2138"/>
    <w:rsid w:val="00BC0A8D"/>
    <w:rsid w:val="00BC23B2"/>
    <w:rsid w:val="00BC5C8B"/>
    <w:rsid w:val="00BD5EF7"/>
    <w:rsid w:val="00BE0253"/>
    <w:rsid w:val="00BE5D42"/>
    <w:rsid w:val="00BF08C3"/>
    <w:rsid w:val="00BF7072"/>
    <w:rsid w:val="00C00530"/>
    <w:rsid w:val="00C03671"/>
    <w:rsid w:val="00C06059"/>
    <w:rsid w:val="00C06C65"/>
    <w:rsid w:val="00C10F78"/>
    <w:rsid w:val="00C21823"/>
    <w:rsid w:val="00C21901"/>
    <w:rsid w:val="00C26758"/>
    <w:rsid w:val="00C32ACA"/>
    <w:rsid w:val="00C42838"/>
    <w:rsid w:val="00C50D5E"/>
    <w:rsid w:val="00C5338F"/>
    <w:rsid w:val="00C57335"/>
    <w:rsid w:val="00C61F28"/>
    <w:rsid w:val="00C65B6A"/>
    <w:rsid w:val="00C70111"/>
    <w:rsid w:val="00C76BF0"/>
    <w:rsid w:val="00C80EA6"/>
    <w:rsid w:val="00C872FC"/>
    <w:rsid w:val="00C954B8"/>
    <w:rsid w:val="00C958B3"/>
    <w:rsid w:val="00C959A3"/>
    <w:rsid w:val="00CA3E9A"/>
    <w:rsid w:val="00CA41BF"/>
    <w:rsid w:val="00CA6291"/>
    <w:rsid w:val="00CB506C"/>
    <w:rsid w:val="00CB5503"/>
    <w:rsid w:val="00CB6A11"/>
    <w:rsid w:val="00CC0965"/>
    <w:rsid w:val="00CC3B98"/>
    <w:rsid w:val="00CC5D0C"/>
    <w:rsid w:val="00CC687C"/>
    <w:rsid w:val="00CC7F31"/>
    <w:rsid w:val="00CD000B"/>
    <w:rsid w:val="00CD1CCD"/>
    <w:rsid w:val="00CE0DFC"/>
    <w:rsid w:val="00CE33F7"/>
    <w:rsid w:val="00CE7993"/>
    <w:rsid w:val="00CF7C87"/>
    <w:rsid w:val="00D00A63"/>
    <w:rsid w:val="00D00B8C"/>
    <w:rsid w:val="00D02E09"/>
    <w:rsid w:val="00D13671"/>
    <w:rsid w:val="00D13CB5"/>
    <w:rsid w:val="00D1482C"/>
    <w:rsid w:val="00D2782B"/>
    <w:rsid w:val="00D33161"/>
    <w:rsid w:val="00D35CAD"/>
    <w:rsid w:val="00D406AB"/>
    <w:rsid w:val="00D40ADB"/>
    <w:rsid w:val="00D46CE3"/>
    <w:rsid w:val="00D50B31"/>
    <w:rsid w:val="00D55D97"/>
    <w:rsid w:val="00D6286B"/>
    <w:rsid w:val="00D633C5"/>
    <w:rsid w:val="00D64841"/>
    <w:rsid w:val="00D71400"/>
    <w:rsid w:val="00D817D0"/>
    <w:rsid w:val="00D822B4"/>
    <w:rsid w:val="00D90EEE"/>
    <w:rsid w:val="00D922FE"/>
    <w:rsid w:val="00D92DB4"/>
    <w:rsid w:val="00D9648F"/>
    <w:rsid w:val="00DA604A"/>
    <w:rsid w:val="00DB005F"/>
    <w:rsid w:val="00DB2843"/>
    <w:rsid w:val="00DB4806"/>
    <w:rsid w:val="00DB5027"/>
    <w:rsid w:val="00DC15A4"/>
    <w:rsid w:val="00DC6B29"/>
    <w:rsid w:val="00DC71CF"/>
    <w:rsid w:val="00DD5A31"/>
    <w:rsid w:val="00DD613F"/>
    <w:rsid w:val="00DD6BD8"/>
    <w:rsid w:val="00DF2F9B"/>
    <w:rsid w:val="00E02A0C"/>
    <w:rsid w:val="00E03740"/>
    <w:rsid w:val="00E047E9"/>
    <w:rsid w:val="00E05577"/>
    <w:rsid w:val="00E16885"/>
    <w:rsid w:val="00E16CE7"/>
    <w:rsid w:val="00E22550"/>
    <w:rsid w:val="00E23143"/>
    <w:rsid w:val="00E25B6A"/>
    <w:rsid w:val="00E2611B"/>
    <w:rsid w:val="00E47E0A"/>
    <w:rsid w:val="00E50A0F"/>
    <w:rsid w:val="00E51280"/>
    <w:rsid w:val="00E51AC7"/>
    <w:rsid w:val="00E64F83"/>
    <w:rsid w:val="00E67882"/>
    <w:rsid w:val="00E774D9"/>
    <w:rsid w:val="00E85985"/>
    <w:rsid w:val="00E92820"/>
    <w:rsid w:val="00E9325F"/>
    <w:rsid w:val="00EA34B0"/>
    <w:rsid w:val="00EA4740"/>
    <w:rsid w:val="00EA5391"/>
    <w:rsid w:val="00EA79B0"/>
    <w:rsid w:val="00EB2883"/>
    <w:rsid w:val="00EB32DB"/>
    <w:rsid w:val="00EB6429"/>
    <w:rsid w:val="00EB74B7"/>
    <w:rsid w:val="00EB7812"/>
    <w:rsid w:val="00EC317B"/>
    <w:rsid w:val="00EC4314"/>
    <w:rsid w:val="00EC5872"/>
    <w:rsid w:val="00ED5EE6"/>
    <w:rsid w:val="00ED659B"/>
    <w:rsid w:val="00EE300F"/>
    <w:rsid w:val="00EE36C6"/>
    <w:rsid w:val="00EE7984"/>
    <w:rsid w:val="00EF1A08"/>
    <w:rsid w:val="00EF37B5"/>
    <w:rsid w:val="00F02B92"/>
    <w:rsid w:val="00F13D16"/>
    <w:rsid w:val="00F155FE"/>
    <w:rsid w:val="00F15A82"/>
    <w:rsid w:val="00F27F0D"/>
    <w:rsid w:val="00F348A2"/>
    <w:rsid w:val="00F35206"/>
    <w:rsid w:val="00F46C11"/>
    <w:rsid w:val="00F51443"/>
    <w:rsid w:val="00F5774A"/>
    <w:rsid w:val="00F60D8F"/>
    <w:rsid w:val="00F617CE"/>
    <w:rsid w:val="00F62FFD"/>
    <w:rsid w:val="00F650A7"/>
    <w:rsid w:val="00F76375"/>
    <w:rsid w:val="00F8029C"/>
    <w:rsid w:val="00F83AD3"/>
    <w:rsid w:val="00F866F2"/>
    <w:rsid w:val="00F93FC6"/>
    <w:rsid w:val="00F94581"/>
    <w:rsid w:val="00FA1196"/>
    <w:rsid w:val="00FA2876"/>
    <w:rsid w:val="00FA3FBB"/>
    <w:rsid w:val="00FA5DBE"/>
    <w:rsid w:val="00FB4302"/>
    <w:rsid w:val="00FC50B1"/>
    <w:rsid w:val="00FC5C0A"/>
    <w:rsid w:val="00FD3E1D"/>
    <w:rsid w:val="00FD666B"/>
    <w:rsid w:val="00FE12D1"/>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basedOn w:val="Normal"/>
    <w:next w:val="Normal"/>
    <w:link w:val="Heading1Char"/>
    <w:autoRedefine/>
    <w:uiPriority w:val="9"/>
    <w:qFormat/>
    <w:rsid w:val="00D64841"/>
    <w:pPr>
      <w:keepNext/>
      <w:keepLines/>
      <w:spacing w:before="240" w:after="0" w:line="480" w:lineRule="auto"/>
      <w:ind w:firstLine="357"/>
      <w:outlineLvl w:val="0"/>
    </w:pPr>
    <w:rPr>
      <w:rFonts w:eastAsiaTheme="majorEastAsia" w:cstheme="majorBidi"/>
      <w:sz w:val="22"/>
      <w:szCs w:val="48"/>
    </w:rPr>
  </w:style>
  <w:style w:type="paragraph" w:styleId="Heading2">
    <w:name w:val="heading 2"/>
    <w:basedOn w:val="Normal"/>
    <w:next w:val="Normal"/>
    <w:link w:val="Heading2Char"/>
    <w:uiPriority w:val="9"/>
    <w:unhideWhenUsed/>
    <w:qFormat/>
    <w:rsid w:val="00B24C2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27D2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D64841"/>
    <w:rPr>
      <w:rFonts w:ascii="Times New Roman" w:eastAsiaTheme="majorEastAsia" w:hAnsi="Times New Roman" w:cstheme="majorBidi"/>
      <w:szCs w:val="48"/>
      <w:lang w:val="en-US"/>
    </w:rPr>
  </w:style>
  <w:style w:type="paragraph" w:styleId="TOCHeading">
    <w:name w:val="TOC Heading"/>
    <w:basedOn w:val="Heading1"/>
    <w:next w:val="Normal"/>
    <w:uiPriority w:val="39"/>
    <w:unhideWhenUsed/>
    <w:qFormat/>
    <w:rsid w:val="00187483"/>
    <w:pPr>
      <w:outlineLvl w:val="9"/>
    </w:p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B24C2A"/>
    <w:pPr>
      <w:spacing w:before="120" w:after="120" w:line="48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Heading 2: ChapterSubTitles"/>
    <w:basedOn w:val="Heading1"/>
    <w:next w:val="Normal"/>
    <w:link w:val="ListParagraphChar"/>
    <w:autoRedefine/>
    <w:uiPriority w:val="1"/>
    <w:qFormat/>
    <w:rsid w:val="000165E0"/>
    <w:pPr>
      <w:numPr>
        <w:numId w:val="5"/>
      </w:numPr>
      <w:contextualSpacing/>
    </w:pPr>
    <w:rPr>
      <w:sz w:val="1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627D24"/>
    <w:rPr>
      <w:rFonts w:asciiTheme="majorHAnsi" w:eastAsiaTheme="majorEastAsia" w:hAnsiTheme="majorHAnsi" w:cstheme="majorBidi"/>
      <w:color w:val="1F3763" w:themeColor="accent1" w:themeShade="7F"/>
      <w:sz w:val="24"/>
      <w:szCs w:val="24"/>
      <w:lang w:val="en-US"/>
    </w:rPr>
  </w:style>
  <w:style w:type="character" w:customStyle="1" w:styleId="ListParagraphChar">
    <w:name w:val="List Paragraph Char"/>
    <w:aliases w:val="Heading 2: ChapterSubTitles Char"/>
    <w:basedOn w:val="DefaultParagraphFont"/>
    <w:link w:val="ListParagraph"/>
    <w:uiPriority w:val="1"/>
    <w:rsid w:val="000165E0"/>
    <w:rPr>
      <w:rFonts w:ascii="Times New Roman" w:eastAsiaTheme="majorEastAsia" w:hAnsi="Times New Roman" w:cstheme="majorBidi"/>
      <w:sz w:val="18"/>
      <w:szCs w:val="4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Hsgngr/Pandemic_Simul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hyperlink" Target="https://openai.com/blog/emergent-tool-use" TargetMode="External"/><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6.png"/><Relationship Id="rId22" Type="http://schemas.openxmlformats.org/officeDocument/2006/relationships/header" Target="header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E72B63-4B1B-4098-98C7-80A9360CEA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9</TotalTime>
  <Pages>11</Pages>
  <Words>18389</Words>
  <Characters>104819</Characters>
  <Application>Microsoft Office Word</Application>
  <DocSecurity>0</DocSecurity>
  <Lines>873</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15</cp:revision>
  <dcterms:created xsi:type="dcterms:W3CDTF">2020-08-24T09:48:00Z</dcterms:created>
  <dcterms:modified xsi:type="dcterms:W3CDTF">2020-08-25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